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1F0846" w14:textId="316B2DB6" w:rsidR="002560FF" w:rsidRPr="009005DB" w:rsidRDefault="002560FF" w:rsidP="009005DB">
      <w:pPr>
        <w:widowControl w:val="0"/>
        <w:autoSpaceDE w:val="0"/>
        <w:autoSpaceDN w:val="0"/>
        <w:adjustRightInd w:val="0"/>
        <w:spacing w:line="276" w:lineRule="auto"/>
        <w:rPr>
          <w:rFonts w:ascii="Times New Roman" w:eastAsia="STSong" w:hAnsi="Times New Roman" w:cs="Times New Roman"/>
          <w:bCs/>
        </w:rPr>
      </w:pPr>
      <w:bookmarkStart w:id="0" w:name="_GoBack"/>
      <w:bookmarkEnd w:id="0"/>
    </w:p>
    <w:p w14:paraId="668D439D" w14:textId="3131FD6D" w:rsidR="005E0480" w:rsidRPr="009005DB" w:rsidRDefault="000726D2" w:rsidP="009005DB">
      <w:pPr>
        <w:widowControl w:val="0"/>
        <w:autoSpaceDE w:val="0"/>
        <w:autoSpaceDN w:val="0"/>
        <w:adjustRightInd w:val="0"/>
        <w:spacing w:line="276" w:lineRule="auto"/>
        <w:jc w:val="center"/>
        <w:rPr>
          <w:rFonts w:ascii="Times New Roman" w:eastAsia="STSong" w:hAnsi="Times New Roman" w:cs="Times New Roman"/>
          <w:bCs/>
        </w:rPr>
      </w:pPr>
      <w:r w:rsidRPr="009005DB">
        <w:rPr>
          <w:rFonts w:ascii="Times New Roman" w:eastAsia="STSong" w:hAnsi="Times New Roman" w:cs="Times New Roman"/>
          <w:bCs/>
        </w:rPr>
        <w:t xml:space="preserve">Comments on Gene-editing </w:t>
      </w:r>
      <w:r w:rsidR="00172ACF">
        <w:rPr>
          <w:rFonts w:ascii="Times New Roman" w:eastAsia="STSong" w:hAnsi="Times New Roman" w:cs="Times New Roman" w:hint="eastAsia"/>
          <w:bCs/>
        </w:rPr>
        <w:t xml:space="preserve">Baby </w:t>
      </w:r>
      <w:r w:rsidRPr="009005DB">
        <w:rPr>
          <w:rFonts w:ascii="Times New Roman" w:eastAsia="STSong" w:hAnsi="Times New Roman" w:cs="Times New Roman"/>
          <w:bCs/>
        </w:rPr>
        <w:t>Case</w:t>
      </w:r>
    </w:p>
    <w:p w14:paraId="5467C43D" w14:textId="77777777" w:rsidR="005E0480" w:rsidRPr="009005DB" w:rsidRDefault="005E0480" w:rsidP="009005DB">
      <w:pPr>
        <w:widowControl w:val="0"/>
        <w:autoSpaceDE w:val="0"/>
        <w:autoSpaceDN w:val="0"/>
        <w:adjustRightInd w:val="0"/>
        <w:spacing w:line="276" w:lineRule="auto"/>
        <w:jc w:val="both"/>
        <w:rPr>
          <w:rFonts w:ascii="Times New Roman" w:eastAsia="STSong" w:hAnsi="Times New Roman" w:cs="Times New Roman"/>
        </w:rPr>
      </w:pPr>
    </w:p>
    <w:p w14:paraId="2BE028B6" w14:textId="2865A2DC" w:rsidR="005203BD" w:rsidRPr="009005DB" w:rsidRDefault="006D3132" w:rsidP="009005DB">
      <w:pPr>
        <w:pStyle w:val="ListParagraph"/>
        <w:widowControl w:val="0"/>
        <w:numPr>
          <w:ilvl w:val="0"/>
          <w:numId w:val="1"/>
        </w:numPr>
        <w:autoSpaceDE w:val="0"/>
        <w:autoSpaceDN w:val="0"/>
        <w:adjustRightInd w:val="0"/>
        <w:spacing w:line="276" w:lineRule="auto"/>
        <w:ind w:firstLineChars="0"/>
        <w:jc w:val="both"/>
        <w:rPr>
          <w:rFonts w:ascii="Times New Roman" w:eastAsia="STSong" w:hAnsi="Times New Roman" w:cs="Times New Roman"/>
        </w:rPr>
      </w:pPr>
      <w:r w:rsidRPr="009005DB">
        <w:rPr>
          <w:rFonts w:ascii="Times New Roman" w:eastAsia="STSong" w:hAnsi="Times New Roman" w:cs="Times New Roman"/>
        </w:rPr>
        <w:t xml:space="preserve">Various </w:t>
      </w:r>
      <w:r w:rsidR="000726D2" w:rsidRPr="009005DB">
        <w:rPr>
          <w:rFonts w:ascii="Times New Roman" w:eastAsia="STSong" w:hAnsi="Times New Roman" w:cs="Times New Roman"/>
        </w:rPr>
        <w:t>responses to th</w:t>
      </w:r>
      <w:r w:rsidRPr="009005DB">
        <w:rPr>
          <w:rFonts w:ascii="Times New Roman" w:eastAsia="STSong" w:hAnsi="Times New Roman" w:cs="Times New Roman"/>
        </w:rPr>
        <w:t>is continuing matter</w:t>
      </w:r>
    </w:p>
    <w:p w14:paraId="51868BB5" w14:textId="77777777" w:rsidR="009A4C15" w:rsidRPr="009005DB" w:rsidRDefault="009A4C15" w:rsidP="009005DB">
      <w:pPr>
        <w:pStyle w:val="ListParagraph"/>
        <w:widowControl w:val="0"/>
        <w:autoSpaceDE w:val="0"/>
        <w:autoSpaceDN w:val="0"/>
        <w:adjustRightInd w:val="0"/>
        <w:spacing w:line="276" w:lineRule="auto"/>
        <w:ind w:left="360" w:firstLineChars="0" w:firstLine="0"/>
        <w:jc w:val="both"/>
        <w:rPr>
          <w:rFonts w:ascii="Times New Roman" w:eastAsia="STSong" w:hAnsi="Times New Roman" w:cs="Times New Roman"/>
        </w:rPr>
      </w:pPr>
    </w:p>
    <w:p w14:paraId="31AA846F" w14:textId="198D0B89" w:rsidR="00BE6568" w:rsidRPr="009005DB" w:rsidRDefault="000726D2" w:rsidP="009005DB">
      <w:pPr>
        <w:widowControl w:val="0"/>
        <w:autoSpaceDE w:val="0"/>
        <w:autoSpaceDN w:val="0"/>
        <w:adjustRightInd w:val="0"/>
        <w:spacing w:line="276" w:lineRule="auto"/>
        <w:jc w:val="both"/>
        <w:rPr>
          <w:rFonts w:ascii="Times New Roman" w:eastAsia="STSong" w:hAnsi="Times New Roman" w:cs="Times New Roman"/>
        </w:rPr>
      </w:pPr>
      <w:r w:rsidRPr="009005DB">
        <w:rPr>
          <w:rFonts w:ascii="Times New Roman" w:eastAsia="STSong" w:hAnsi="Times New Roman" w:cs="Times New Roman"/>
        </w:rPr>
        <w:t xml:space="preserve">On 26 November 2018, the day before the Second International Summit on Human Genome Editing convened, news of the ‘CRISPR babies’ broke. Twin girls, Lulu and Nana, had been born in China after their parents </w:t>
      </w:r>
      <w:r w:rsidR="00EF2CB9" w:rsidRPr="009005DB">
        <w:rPr>
          <w:rFonts w:ascii="Times New Roman" w:eastAsia="STSong" w:hAnsi="Times New Roman" w:cs="Times New Roman"/>
        </w:rPr>
        <w:t xml:space="preserve">had </w:t>
      </w:r>
      <w:r w:rsidRPr="009005DB">
        <w:rPr>
          <w:rFonts w:ascii="Times New Roman" w:eastAsia="STSong" w:hAnsi="Times New Roman" w:cs="Times New Roman"/>
        </w:rPr>
        <w:t xml:space="preserve">received </w:t>
      </w:r>
      <w:r w:rsidRPr="009005DB">
        <w:rPr>
          <w:rFonts w:ascii="Times New Roman" w:eastAsia="STSong" w:hAnsi="Times New Roman" w:cs="Times New Roman"/>
          <w:i/>
        </w:rPr>
        <w:t>in vitro</w:t>
      </w:r>
      <w:r w:rsidRPr="009005DB">
        <w:rPr>
          <w:rFonts w:ascii="Times New Roman" w:eastAsia="STSong" w:hAnsi="Times New Roman" w:cs="Times New Roman"/>
        </w:rPr>
        <w:t xml:space="preserve"> </w:t>
      </w:r>
      <w:proofErr w:type="spellStart"/>
      <w:r w:rsidRPr="009005DB">
        <w:rPr>
          <w:rFonts w:ascii="Times New Roman" w:eastAsia="STSong" w:hAnsi="Times New Roman" w:cs="Times New Roman"/>
        </w:rPr>
        <w:t>fertilisation</w:t>
      </w:r>
      <w:proofErr w:type="spellEnd"/>
      <w:r w:rsidRPr="009005DB">
        <w:rPr>
          <w:rFonts w:ascii="Times New Roman" w:eastAsia="STSong" w:hAnsi="Times New Roman" w:cs="Times New Roman"/>
        </w:rPr>
        <w:t xml:space="preserve"> (IVF) treatment </w:t>
      </w:r>
      <w:r w:rsidR="00EF2CB9" w:rsidRPr="009005DB">
        <w:rPr>
          <w:rFonts w:ascii="Times New Roman" w:eastAsia="STSong" w:hAnsi="Times New Roman" w:cs="Times New Roman"/>
        </w:rPr>
        <w:t xml:space="preserve">in combination </w:t>
      </w:r>
      <w:r w:rsidRPr="009005DB">
        <w:rPr>
          <w:rFonts w:ascii="Times New Roman" w:eastAsia="STSong" w:hAnsi="Times New Roman" w:cs="Times New Roman"/>
        </w:rPr>
        <w:t>with CRISPR-Cas9 genome editing which altered the</w:t>
      </w:r>
      <w:r w:rsidR="00EF2CB9" w:rsidRPr="009005DB">
        <w:rPr>
          <w:rFonts w:ascii="Times New Roman" w:eastAsia="STSong" w:hAnsi="Times New Roman" w:cs="Times New Roman"/>
        </w:rPr>
        <w:t>ir</w:t>
      </w:r>
      <w:r w:rsidRPr="009005DB">
        <w:rPr>
          <w:rFonts w:ascii="Times New Roman" w:eastAsia="STSong" w:hAnsi="Times New Roman" w:cs="Times New Roman"/>
        </w:rPr>
        <w:t xml:space="preserve"> </w:t>
      </w:r>
      <w:r w:rsidRPr="009005DB">
        <w:rPr>
          <w:rFonts w:ascii="Times New Roman" w:eastAsia="STSong" w:hAnsi="Times New Roman" w:cs="Times New Roman"/>
          <w:i/>
        </w:rPr>
        <w:t>CCR5</w:t>
      </w:r>
      <w:r w:rsidRPr="009005DB">
        <w:rPr>
          <w:rFonts w:ascii="Times New Roman" w:eastAsia="STSong" w:hAnsi="Times New Roman" w:cs="Times New Roman"/>
        </w:rPr>
        <w:t xml:space="preserve"> genes (Marchione, 2018). </w:t>
      </w:r>
      <w:r w:rsidR="006D3132" w:rsidRPr="009005DB">
        <w:rPr>
          <w:rFonts w:ascii="Times New Roman" w:eastAsia="STSong" w:hAnsi="Times New Roman" w:cs="Times New Roman"/>
        </w:rPr>
        <w:t xml:space="preserve">Mr. </w:t>
      </w:r>
      <w:r w:rsidRPr="009005DB">
        <w:rPr>
          <w:rFonts w:ascii="Times New Roman" w:eastAsia="STSong" w:hAnsi="Times New Roman" w:cs="Times New Roman"/>
        </w:rPr>
        <w:t xml:space="preserve">He </w:t>
      </w:r>
      <w:proofErr w:type="spellStart"/>
      <w:r w:rsidRPr="009005DB">
        <w:rPr>
          <w:rFonts w:ascii="Times New Roman" w:eastAsia="STSong" w:hAnsi="Times New Roman" w:cs="Times New Roman"/>
        </w:rPr>
        <w:t>Jiankui</w:t>
      </w:r>
      <w:proofErr w:type="spellEnd"/>
      <w:r w:rsidRPr="009005DB">
        <w:rPr>
          <w:rFonts w:ascii="Times New Roman" w:eastAsia="STSong" w:hAnsi="Times New Roman" w:cs="Times New Roman"/>
        </w:rPr>
        <w:t xml:space="preserve">, a </w:t>
      </w:r>
      <w:r w:rsidR="00EF2CB9" w:rsidRPr="009005DB">
        <w:rPr>
          <w:rFonts w:ascii="Times New Roman" w:eastAsia="STSong" w:hAnsi="Times New Roman" w:cs="Times New Roman"/>
        </w:rPr>
        <w:t>biophysicist</w:t>
      </w:r>
      <w:r w:rsidR="002B31DB" w:rsidRPr="009005DB">
        <w:rPr>
          <w:rFonts w:ascii="Times New Roman" w:eastAsia="STSong" w:hAnsi="Times New Roman" w:cs="Times New Roman"/>
        </w:rPr>
        <w:t xml:space="preserve"> of University X</w:t>
      </w:r>
      <w:r w:rsidR="00E86A84" w:rsidRPr="009005DB">
        <w:rPr>
          <w:rFonts w:ascii="Times New Roman" w:eastAsia="STSong" w:hAnsi="Times New Roman" w:cs="Times New Roman"/>
        </w:rPr>
        <w:t xml:space="preserve"> in south of China</w:t>
      </w:r>
      <w:r w:rsidRPr="009005DB">
        <w:rPr>
          <w:rFonts w:ascii="Times New Roman" w:eastAsia="STSong" w:hAnsi="Times New Roman" w:cs="Times New Roman"/>
        </w:rPr>
        <w:t xml:space="preserve">, announced his experiment. It surprised, shocked, and startled the world. </w:t>
      </w:r>
    </w:p>
    <w:p w14:paraId="75A75C74" w14:textId="77777777" w:rsidR="00DF0114" w:rsidRPr="009005DB" w:rsidRDefault="00DF0114" w:rsidP="009005DB">
      <w:pPr>
        <w:widowControl w:val="0"/>
        <w:autoSpaceDE w:val="0"/>
        <w:autoSpaceDN w:val="0"/>
        <w:adjustRightInd w:val="0"/>
        <w:spacing w:line="276" w:lineRule="auto"/>
        <w:jc w:val="both"/>
        <w:rPr>
          <w:rFonts w:ascii="Times New Roman" w:eastAsia="STSong" w:hAnsi="Times New Roman" w:cs="Times New Roman"/>
        </w:rPr>
      </w:pPr>
    </w:p>
    <w:p w14:paraId="0B19D6AF" w14:textId="53004A6E" w:rsidR="007030A6" w:rsidRPr="009005DB" w:rsidRDefault="000726D2" w:rsidP="009005DB">
      <w:pPr>
        <w:widowControl w:val="0"/>
        <w:autoSpaceDE w:val="0"/>
        <w:autoSpaceDN w:val="0"/>
        <w:adjustRightInd w:val="0"/>
        <w:spacing w:line="276" w:lineRule="auto"/>
        <w:jc w:val="both"/>
        <w:rPr>
          <w:rFonts w:ascii="Times New Roman" w:hAnsi="Times New Roman" w:cs="Times New Roman"/>
        </w:rPr>
      </w:pPr>
      <w:r w:rsidRPr="009005DB">
        <w:rPr>
          <w:rFonts w:ascii="Times New Roman" w:eastAsia="STSong" w:hAnsi="Times New Roman" w:cs="Times New Roman"/>
        </w:rPr>
        <w:t xml:space="preserve">The case </w:t>
      </w:r>
      <w:r w:rsidR="00A97567" w:rsidRPr="009005DB">
        <w:rPr>
          <w:rFonts w:ascii="Times New Roman" w:eastAsia="STSong" w:hAnsi="Times New Roman" w:cs="Times New Roman"/>
        </w:rPr>
        <w:t xml:space="preserve">involves </w:t>
      </w:r>
      <w:r w:rsidRPr="009005DB">
        <w:rPr>
          <w:rFonts w:ascii="Times New Roman" w:eastAsia="STSong" w:hAnsi="Times New Roman" w:cs="Times New Roman"/>
        </w:rPr>
        <w:t>HIV and result</w:t>
      </w:r>
      <w:r w:rsidR="00A97567" w:rsidRPr="009005DB">
        <w:rPr>
          <w:rFonts w:ascii="Times New Roman" w:eastAsia="STSong" w:hAnsi="Times New Roman" w:cs="Times New Roman"/>
        </w:rPr>
        <w:t xml:space="preserve">ed </w:t>
      </w:r>
      <w:r w:rsidRPr="009005DB">
        <w:rPr>
          <w:rFonts w:ascii="Times New Roman" w:eastAsia="STSong" w:hAnsi="Times New Roman" w:cs="Times New Roman"/>
        </w:rPr>
        <w:t xml:space="preserve">from deficient </w:t>
      </w:r>
      <w:r w:rsidR="00A97567" w:rsidRPr="009005DB">
        <w:rPr>
          <w:rFonts w:ascii="Times New Roman" w:eastAsia="STSong" w:hAnsi="Times New Roman" w:cs="Times New Roman"/>
        </w:rPr>
        <w:t xml:space="preserve">MOH </w:t>
      </w:r>
      <w:r w:rsidRPr="009005DB">
        <w:rPr>
          <w:rFonts w:ascii="Times New Roman" w:eastAsia="STSong" w:hAnsi="Times New Roman" w:cs="Times New Roman"/>
        </w:rPr>
        <w:t>regulations issued in 2001. Under th</w:t>
      </w:r>
      <w:r w:rsidR="00A97567" w:rsidRPr="009005DB">
        <w:rPr>
          <w:rFonts w:ascii="Times New Roman" w:eastAsia="STSong" w:hAnsi="Times New Roman" w:cs="Times New Roman"/>
        </w:rPr>
        <w:t xml:space="preserve">ose </w:t>
      </w:r>
      <w:r w:rsidRPr="009005DB">
        <w:rPr>
          <w:rFonts w:ascii="Times New Roman" w:eastAsia="STSong" w:hAnsi="Times New Roman" w:cs="Times New Roman"/>
        </w:rPr>
        <w:t xml:space="preserve">regulations, the HIV positive husband was </w:t>
      </w:r>
      <w:r w:rsidR="00A97567" w:rsidRPr="009005DB">
        <w:rPr>
          <w:rFonts w:ascii="Times New Roman" w:eastAsia="STSong" w:hAnsi="Times New Roman" w:cs="Times New Roman"/>
        </w:rPr>
        <w:t>in</w:t>
      </w:r>
      <w:r w:rsidRPr="009005DB">
        <w:rPr>
          <w:rFonts w:ascii="Times New Roman" w:eastAsia="STSong" w:hAnsi="Times New Roman" w:cs="Times New Roman"/>
        </w:rPr>
        <w:t xml:space="preserve">eligible for Assisted Reproductive Technology treatment. </w:t>
      </w:r>
      <w:r w:rsidR="00BE1A5A" w:rsidRPr="009005DB">
        <w:rPr>
          <w:rFonts w:ascii="Times New Roman" w:eastAsia="STSong" w:hAnsi="Times New Roman" w:cs="Times New Roman"/>
        </w:rPr>
        <w:t xml:space="preserve">But the concern caused more from the case is on the use of the CRISPR-Cas9 to do germline editing. </w:t>
      </w:r>
      <w:r w:rsidRPr="009005DB">
        <w:rPr>
          <w:rFonts w:ascii="Times New Roman" w:hAnsi="Times New Roman" w:cs="Times New Roman"/>
        </w:rPr>
        <w:t xml:space="preserve">Gene editing is a powerful new tool for making precise additions, deletions, and alterations to the genome. CRISPR/Cas9 has made genome </w:t>
      </w:r>
      <w:r w:rsidR="006D3132" w:rsidRPr="009005DB">
        <w:rPr>
          <w:rFonts w:ascii="Times New Roman" w:hAnsi="Times New Roman" w:cs="Times New Roman"/>
        </w:rPr>
        <w:t xml:space="preserve">editing cheaper, </w:t>
      </w:r>
      <w:r w:rsidRPr="009005DB">
        <w:rPr>
          <w:rFonts w:ascii="Times New Roman" w:hAnsi="Times New Roman" w:cs="Times New Roman"/>
        </w:rPr>
        <w:t xml:space="preserve">much more precise, efficient, </w:t>
      </w:r>
      <w:r w:rsidR="006D3132" w:rsidRPr="009005DB">
        <w:rPr>
          <w:rFonts w:ascii="Times New Roman" w:hAnsi="Times New Roman" w:cs="Times New Roman"/>
        </w:rPr>
        <w:t xml:space="preserve">and </w:t>
      </w:r>
      <w:r w:rsidRPr="009005DB">
        <w:rPr>
          <w:rFonts w:ascii="Times New Roman" w:hAnsi="Times New Roman" w:cs="Times New Roman"/>
        </w:rPr>
        <w:t xml:space="preserve">flexible. Many junior researchers </w:t>
      </w:r>
      <w:r w:rsidR="006D3132" w:rsidRPr="009005DB">
        <w:rPr>
          <w:rFonts w:ascii="Times New Roman" w:hAnsi="Times New Roman" w:cs="Times New Roman"/>
        </w:rPr>
        <w:t xml:space="preserve">are embracing </w:t>
      </w:r>
      <w:r w:rsidRPr="009005DB">
        <w:rPr>
          <w:rFonts w:ascii="Times New Roman" w:hAnsi="Times New Roman" w:cs="Times New Roman"/>
        </w:rPr>
        <w:t>this technology</w:t>
      </w:r>
      <w:r w:rsidR="00A97567" w:rsidRPr="009005DB">
        <w:rPr>
          <w:rFonts w:ascii="Times New Roman" w:hAnsi="Times New Roman" w:cs="Times New Roman"/>
        </w:rPr>
        <w:t xml:space="preserve"> </w:t>
      </w:r>
      <w:r w:rsidRPr="009005DB">
        <w:rPr>
          <w:rFonts w:ascii="Times New Roman" w:hAnsi="Times New Roman" w:cs="Times New Roman"/>
        </w:rPr>
        <w:t xml:space="preserve">which is why </w:t>
      </w:r>
      <w:r w:rsidR="006D3132" w:rsidRPr="009005DB">
        <w:rPr>
          <w:rFonts w:ascii="Times New Roman" w:hAnsi="Times New Roman" w:cs="Times New Roman"/>
        </w:rPr>
        <w:t xml:space="preserve">it </w:t>
      </w:r>
      <w:r w:rsidRPr="009005DB">
        <w:rPr>
          <w:rFonts w:ascii="Times New Roman" w:hAnsi="Times New Roman" w:cs="Times New Roman"/>
        </w:rPr>
        <w:t>has raised such large concerns.</w:t>
      </w:r>
    </w:p>
    <w:p w14:paraId="794DB6F6" w14:textId="77777777" w:rsidR="002112B2" w:rsidRPr="009005DB" w:rsidRDefault="000726D2" w:rsidP="009005DB">
      <w:pPr>
        <w:widowControl w:val="0"/>
        <w:autoSpaceDE w:val="0"/>
        <w:autoSpaceDN w:val="0"/>
        <w:adjustRightInd w:val="0"/>
        <w:spacing w:line="276" w:lineRule="auto"/>
        <w:jc w:val="both"/>
        <w:rPr>
          <w:rFonts w:ascii="Times New Roman" w:eastAsia="STSong" w:hAnsi="Times New Roman" w:cs="Times New Roman"/>
        </w:rPr>
      </w:pPr>
      <w:r w:rsidRPr="009005DB">
        <w:rPr>
          <w:rFonts w:ascii="Times New Roman" w:eastAsia="STSong" w:hAnsi="Times New Roman" w:cs="Times New Roman"/>
        </w:rPr>
        <w:t xml:space="preserve">In the PRC, the news was first reported by People’s Net, Shenzhen Channel, after it had been released to the international media a day earlier. It was later reported by other networks, such as </w:t>
      </w:r>
      <w:proofErr w:type="spellStart"/>
      <w:r w:rsidRPr="009005DB">
        <w:rPr>
          <w:rFonts w:ascii="Times New Roman" w:eastAsia="STSong" w:hAnsi="Times New Roman" w:cs="Times New Roman"/>
        </w:rPr>
        <w:t>Guangming</w:t>
      </w:r>
      <w:proofErr w:type="spellEnd"/>
      <w:r w:rsidRPr="009005DB">
        <w:rPr>
          <w:rFonts w:ascii="Times New Roman" w:eastAsia="STSong" w:hAnsi="Times New Roman" w:cs="Times New Roman"/>
        </w:rPr>
        <w:t xml:space="preserve"> Net, Xinhua News Agency and web portals such as Sina, and </w:t>
      </w:r>
      <w:proofErr w:type="spellStart"/>
      <w:r w:rsidRPr="009005DB">
        <w:rPr>
          <w:rFonts w:ascii="Times New Roman" w:eastAsia="STSong" w:hAnsi="Times New Roman" w:cs="Times New Roman"/>
        </w:rPr>
        <w:t>Sohu</w:t>
      </w:r>
      <w:proofErr w:type="spellEnd"/>
      <w:r w:rsidRPr="009005DB">
        <w:rPr>
          <w:rFonts w:ascii="Times New Roman" w:eastAsia="STSong" w:hAnsi="Times New Roman" w:cs="Times New Roman"/>
        </w:rPr>
        <w:t xml:space="preserve">, which brought the story to a wider audience.  </w:t>
      </w:r>
    </w:p>
    <w:p w14:paraId="3570EED5" w14:textId="77777777" w:rsidR="000F0B2A" w:rsidRPr="009005DB" w:rsidRDefault="000F0B2A" w:rsidP="009005DB">
      <w:pPr>
        <w:widowControl w:val="0"/>
        <w:autoSpaceDE w:val="0"/>
        <w:autoSpaceDN w:val="0"/>
        <w:adjustRightInd w:val="0"/>
        <w:spacing w:line="276" w:lineRule="auto"/>
        <w:jc w:val="both"/>
        <w:rPr>
          <w:rFonts w:ascii="Times New Roman" w:eastAsia="STSong" w:hAnsi="Times New Roman" w:cs="Times New Roman"/>
        </w:rPr>
      </w:pPr>
    </w:p>
    <w:p w14:paraId="488737C5" w14:textId="610042A0" w:rsidR="008B112D" w:rsidRPr="009005DB" w:rsidRDefault="000726D2" w:rsidP="009005DB">
      <w:pPr>
        <w:widowControl w:val="0"/>
        <w:autoSpaceDE w:val="0"/>
        <w:autoSpaceDN w:val="0"/>
        <w:adjustRightInd w:val="0"/>
        <w:spacing w:line="276" w:lineRule="auto"/>
        <w:jc w:val="both"/>
        <w:rPr>
          <w:rFonts w:ascii="Times New Roman" w:eastAsia="STSong" w:hAnsi="Times New Roman" w:cs="Times New Roman"/>
        </w:rPr>
      </w:pPr>
      <w:r w:rsidRPr="009005DB">
        <w:rPr>
          <w:rFonts w:ascii="Times New Roman" w:eastAsia="STSong" w:hAnsi="Times New Roman" w:cs="Times New Roman"/>
          <w:color w:val="333333"/>
        </w:rPr>
        <w:t xml:space="preserve">Soon after </w:t>
      </w:r>
      <w:r w:rsidR="00A97567" w:rsidRPr="009005DB">
        <w:rPr>
          <w:rFonts w:ascii="Times New Roman" w:eastAsia="STSong" w:hAnsi="Times New Roman" w:cs="Times New Roman"/>
          <w:color w:val="333333"/>
        </w:rPr>
        <w:t>the story broke</w:t>
      </w:r>
      <w:r w:rsidRPr="009005DB">
        <w:rPr>
          <w:rFonts w:ascii="Times New Roman" w:eastAsia="STSong" w:hAnsi="Times New Roman" w:cs="Times New Roman"/>
          <w:color w:val="333333"/>
        </w:rPr>
        <w:t xml:space="preserve">, the </w:t>
      </w:r>
      <w:r w:rsidR="00E86A84" w:rsidRPr="009005DB">
        <w:rPr>
          <w:rFonts w:ascii="Times New Roman" w:eastAsia="STSong" w:hAnsi="Times New Roman" w:cs="Times New Roman"/>
        </w:rPr>
        <w:t>University X</w:t>
      </w:r>
      <w:r w:rsidRPr="009005DB">
        <w:rPr>
          <w:rFonts w:ascii="Times New Roman" w:eastAsia="STSong" w:hAnsi="Times New Roman" w:cs="Times New Roman"/>
          <w:color w:val="333333"/>
        </w:rPr>
        <w:t xml:space="preserve">, where </w:t>
      </w:r>
      <w:r w:rsidR="006D3132" w:rsidRPr="009005DB">
        <w:rPr>
          <w:rFonts w:ascii="Times New Roman" w:eastAsia="STSong" w:hAnsi="Times New Roman" w:cs="Times New Roman"/>
          <w:color w:val="333333"/>
        </w:rPr>
        <w:t xml:space="preserve">Mr. </w:t>
      </w:r>
      <w:r w:rsidRPr="009005DB">
        <w:rPr>
          <w:rFonts w:ascii="Times New Roman" w:eastAsia="STSong" w:hAnsi="Times New Roman" w:cs="Times New Roman"/>
          <w:color w:val="333333"/>
        </w:rPr>
        <w:t>He was employed</w:t>
      </w:r>
      <w:r w:rsidR="00A97567" w:rsidRPr="009005DB">
        <w:rPr>
          <w:rFonts w:ascii="Times New Roman" w:eastAsia="STSong" w:hAnsi="Times New Roman" w:cs="Times New Roman"/>
          <w:color w:val="333333"/>
        </w:rPr>
        <w:t xml:space="preserve">, </w:t>
      </w:r>
      <w:r w:rsidRPr="009005DB">
        <w:rPr>
          <w:rFonts w:ascii="Times New Roman" w:eastAsia="STSong" w:hAnsi="Times New Roman" w:cs="Times New Roman"/>
          <w:color w:val="333333"/>
        </w:rPr>
        <w:t xml:space="preserve">announced that his employment was terminated as of 1 February 2018. </w:t>
      </w:r>
      <w:r w:rsidR="00E86A84" w:rsidRPr="009005DB">
        <w:rPr>
          <w:rFonts w:ascii="Times New Roman" w:eastAsia="STSong" w:hAnsi="Times New Roman" w:cs="Times New Roman"/>
        </w:rPr>
        <w:t>University X</w:t>
      </w:r>
      <w:r w:rsidRPr="009005DB">
        <w:rPr>
          <w:rFonts w:ascii="Times New Roman" w:eastAsia="STSong" w:hAnsi="Times New Roman" w:cs="Times New Roman"/>
          <w:color w:val="333333"/>
        </w:rPr>
        <w:t xml:space="preserve"> stated that </w:t>
      </w:r>
      <w:r w:rsidR="006D3132" w:rsidRPr="009005DB">
        <w:rPr>
          <w:rFonts w:ascii="Times New Roman" w:eastAsia="STSong" w:hAnsi="Times New Roman" w:cs="Times New Roman"/>
          <w:color w:val="333333"/>
        </w:rPr>
        <w:t xml:space="preserve">his </w:t>
      </w:r>
      <w:r w:rsidRPr="009005DB">
        <w:rPr>
          <w:rFonts w:ascii="Times New Roman" w:eastAsia="STSong" w:hAnsi="Times New Roman" w:cs="Times New Roman"/>
          <w:color w:val="333333"/>
        </w:rPr>
        <w:t>action</w:t>
      </w:r>
      <w:r w:rsidR="006D3132" w:rsidRPr="009005DB">
        <w:rPr>
          <w:rFonts w:ascii="Times New Roman" w:eastAsia="STSong" w:hAnsi="Times New Roman" w:cs="Times New Roman"/>
          <w:color w:val="333333"/>
        </w:rPr>
        <w:t>s</w:t>
      </w:r>
      <w:r w:rsidRPr="009005DB">
        <w:rPr>
          <w:rFonts w:ascii="Times New Roman" w:eastAsia="STSong" w:hAnsi="Times New Roman" w:cs="Times New Roman"/>
          <w:color w:val="333333"/>
        </w:rPr>
        <w:t xml:space="preserve"> were </w:t>
      </w:r>
      <w:r w:rsidR="00A97567" w:rsidRPr="009005DB">
        <w:rPr>
          <w:rFonts w:ascii="Times New Roman" w:eastAsia="STSong" w:hAnsi="Times New Roman" w:cs="Times New Roman"/>
          <w:color w:val="333333"/>
        </w:rPr>
        <w:t>un</w:t>
      </w:r>
      <w:r w:rsidRPr="009005DB">
        <w:rPr>
          <w:rFonts w:ascii="Times New Roman" w:eastAsia="STSong" w:hAnsi="Times New Roman" w:cs="Times New Roman"/>
          <w:color w:val="333333"/>
        </w:rPr>
        <w:t xml:space="preserve">related to </w:t>
      </w:r>
      <w:r w:rsidR="00E86A84" w:rsidRPr="009005DB">
        <w:rPr>
          <w:rFonts w:ascii="Times New Roman" w:eastAsia="STSong" w:hAnsi="Times New Roman" w:cs="Times New Roman"/>
          <w:color w:val="333333"/>
        </w:rPr>
        <w:t>university</w:t>
      </w:r>
      <w:r w:rsidRPr="009005DB">
        <w:rPr>
          <w:rFonts w:ascii="Times New Roman" w:eastAsia="STSong" w:hAnsi="Times New Roman" w:cs="Times New Roman"/>
          <w:color w:val="333333"/>
        </w:rPr>
        <w:t xml:space="preserve">. The </w:t>
      </w:r>
      <w:r w:rsidRPr="009005DB">
        <w:rPr>
          <w:rFonts w:ascii="Times New Roman" w:eastAsia="STSong" w:hAnsi="Times New Roman" w:cs="Times New Roman"/>
        </w:rPr>
        <w:t xml:space="preserve">Shenzhen </w:t>
      </w:r>
      <w:proofErr w:type="spellStart"/>
      <w:r w:rsidRPr="009005DB">
        <w:rPr>
          <w:rFonts w:ascii="Times New Roman" w:eastAsia="STSong" w:hAnsi="Times New Roman" w:cs="Times New Roman"/>
        </w:rPr>
        <w:t>Hemei</w:t>
      </w:r>
      <w:proofErr w:type="spellEnd"/>
      <w:r w:rsidRPr="009005DB">
        <w:rPr>
          <w:rFonts w:ascii="Times New Roman" w:eastAsia="STSong" w:hAnsi="Times New Roman" w:cs="Times New Roman"/>
        </w:rPr>
        <w:t xml:space="preserve"> Women and Children’s Hospital and other related </w:t>
      </w:r>
      <w:r w:rsidR="004E1D4F" w:rsidRPr="009005DB">
        <w:rPr>
          <w:rFonts w:ascii="Times New Roman" w:eastAsia="STSong" w:hAnsi="Times New Roman" w:cs="Times New Roman"/>
        </w:rPr>
        <w:t xml:space="preserve">organizations </w:t>
      </w:r>
      <w:r w:rsidRPr="009005DB">
        <w:rPr>
          <w:rFonts w:ascii="Times New Roman" w:eastAsia="STSong" w:hAnsi="Times New Roman" w:cs="Times New Roman"/>
        </w:rPr>
        <w:t>also declared their lack of involvement.</w:t>
      </w:r>
    </w:p>
    <w:p w14:paraId="06736AF8" w14:textId="77777777" w:rsidR="008B112D" w:rsidRPr="009005DB" w:rsidRDefault="008B112D" w:rsidP="009005DB">
      <w:pPr>
        <w:widowControl w:val="0"/>
        <w:autoSpaceDE w:val="0"/>
        <w:autoSpaceDN w:val="0"/>
        <w:adjustRightInd w:val="0"/>
        <w:spacing w:line="276" w:lineRule="auto"/>
        <w:jc w:val="both"/>
        <w:rPr>
          <w:rFonts w:ascii="Times New Roman" w:eastAsia="STSong" w:hAnsi="Times New Roman" w:cs="Times New Roman"/>
        </w:rPr>
      </w:pPr>
    </w:p>
    <w:p w14:paraId="22B07DB2" w14:textId="77777777" w:rsidR="005C2B3D" w:rsidRPr="009005DB" w:rsidRDefault="000726D2" w:rsidP="009005DB">
      <w:pPr>
        <w:widowControl w:val="0"/>
        <w:autoSpaceDE w:val="0"/>
        <w:autoSpaceDN w:val="0"/>
        <w:adjustRightInd w:val="0"/>
        <w:spacing w:line="276" w:lineRule="auto"/>
        <w:jc w:val="both"/>
        <w:rPr>
          <w:rFonts w:ascii="Times New Roman" w:eastAsia="STSong" w:hAnsi="Times New Roman" w:cs="Times New Roman"/>
          <w:bCs/>
          <w:color w:val="333333"/>
          <w:kern w:val="36"/>
        </w:rPr>
      </w:pPr>
      <w:r w:rsidRPr="009005DB">
        <w:rPr>
          <w:rFonts w:ascii="Times New Roman" w:eastAsia="STSong" w:hAnsi="Times New Roman" w:cs="Times New Roman"/>
        </w:rPr>
        <w:t xml:space="preserve">The media contacted several scholars for their opinions. Chinese scientists and regulators soon responded by condemning </w:t>
      </w:r>
      <w:r w:rsidR="006922B5" w:rsidRPr="009005DB">
        <w:rPr>
          <w:rFonts w:ascii="Times New Roman" w:eastAsia="STSong" w:hAnsi="Times New Roman" w:cs="Times New Roman"/>
        </w:rPr>
        <w:t xml:space="preserve">Mr. </w:t>
      </w:r>
      <w:r w:rsidRPr="009005DB">
        <w:rPr>
          <w:rFonts w:ascii="Times New Roman" w:eastAsia="STSong" w:hAnsi="Times New Roman" w:cs="Times New Roman"/>
        </w:rPr>
        <w:t xml:space="preserve">He’s experiment (CSCB and GSC, 2018; </w:t>
      </w:r>
      <w:proofErr w:type="spellStart"/>
      <w:r w:rsidRPr="009005DB">
        <w:rPr>
          <w:rFonts w:ascii="Times New Roman" w:eastAsia="STSong" w:hAnsi="Times New Roman" w:cs="Times New Roman"/>
        </w:rPr>
        <w:t>Zhishifengzi</w:t>
      </w:r>
      <w:proofErr w:type="spellEnd"/>
      <w:r w:rsidRPr="009005DB">
        <w:rPr>
          <w:rFonts w:ascii="Times New Roman" w:eastAsia="STSong" w:hAnsi="Times New Roman" w:cs="Times New Roman"/>
        </w:rPr>
        <w:t xml:space="preserve">, 2018; Yicai, 2018; Xinhua, 2018). A large number of academic associations, including the China Reproduction Association (a branch of  the China Medical Association), the Stem Cell Sub-association of Biology Associations, the Ethics Committee of the </w:t>
      </w:r>
      <w:r w:rsidRPr="009005DB">
        <w:rPr>
          <w:rFonts w:ascii="Times New Roman" w:eastAsia="STSong" w:hAnsi="Times New Roman" w:cs="Times New Roman"/>
          <w:color w:val="333333"/>
          <w:shd w:val="clear" w:color="auto" w:fill="FFFFFF"/>
        </w:rPr>
        <w:t xml:space="preserve">China Genetic Association, the China Medical Ethics Association, and some other </w:t>
      </w:r>
      <w:r w:rsidRPr="009005DB">
        <w:rPr>
          <w:rFonts w:ascii="Times New Roman" w:eastAsia="STSong" w:hAnsi="Times New Roman" w:cs="Times New Roman"/>
        </w:rPr>
        <w:t>institutions, including the Chinese Academy of Medical Sciences</w:t>
      </w:r>
      <w:r w:rsidRPr="009005DB">
        <w:rPr>
          <w:rFonts w:ascii="Times New Roman" w:eastAsia="STSong" w:hAnsi="Times New Roman" w:cs="Times New Roman"/>
          <w:color w:val="333333"/>
          <w:shd w:val="clear" w:color="auto" w:fill="FFFFFF"/>
        </w:rPr>
        <w:t xml:space="preserve"> also released opinions to the public via websites or in journals. </w:t>
      </w:r>
      <w:r w:rsidR="005C2B3D" w:rsidRPr="009005DB">
        <w:rPr>
          <w:rFonts w:ascii="Times New Roman" w:eastAsia="STSong" w:hAnsi="Times New Roman" w:cs="Times New Roman"/>
        </w:rPr>
        <w:t xml:space="preserve">More than </w:t>
      </w:r>
      <w:r w:rsidR="005C2B3D" w:rsidRPr="009005DB">
        <w:rPr>
          <w:rFonts w:ascii="Times New Roman" w:eastAsia="STSong" w:hAnsi="Times New Roman" w:cs="Times New Roman"/>
          <w:bCs/>
          <w:color w:val="333333"/>
          <w:kern w:val="36"/>
        </w:rPr>
        <w:t xml:space="preserve">120 scientists in issued a joint declaration condemning his behavior. </w:t>
      </w:r>
    </w:p>
    <w:p w14:paraId="3E86BA5E" w14:textId="77777777" w:rsidR="002560FF" w:rsidRPr="009005DB" w:rsidRDefault="002560FF" w:rsidP="009005DB">
      <w:pPr>
        <w:widowControl w:val="0"/>
        <w:autoSpaceDE w:val="0"/>
        <w:autoSpaceDN w:val="0"/>
        <w:adjustRightInd w:val="0"/>
        <w:spacing w:line="276" w:lineRule="auto"/>
        <w:jc w:val="both"/>
        <w:rPr>
          <w:rFonts w:ascii="Times New Roman" w:eastAsia="STSong" w:hAnsi="Times New Roman" w:cs="Times New Roman"/>
          <w:color w:val="333333"/>
          <w:shd w:val="clear" w:color="auto" w:fill="FFFFFF"/>
        </w:rPr>
      </w:pPr>
    </w:p>
    <w:p w14:paraId="51A87C71" w14:textId="0B729920" w:rsidR="007507C7" w:rsidRPr="009005DB" w:rsidRDefault="000726D2" w:rsidP="009005DB">
      <w:pPr>
        <w:widowControl w:val="0"/>
        <w:autoSpaceDE w:val="0"/>
        <w:autoSpaceDN w:val="0"/>
        <w:adjustRightInd w:val="0"/>
        <w:spacing w:line="276" w:lineRule="auto"/>
        <w:jc w:val="both"/>
        <w:rPr>
          <w:rFonts w:ascii="Times New Roman" w:eastAsia="STSong" w:hAnsi="Times New Roman" w:cs="Times New Roman"/>
        </w:rPr>
      </w:pPr>
      <w:r w:rsidRPr="009005DB">
        <w:rPr>
          <w:rFonts w:ascii="Times New Roman" w:eastAsia="STSong" w:hAnsi="Times New Roman" w:cs="Times New Roman"/>
          <w:color w:val="333333"/>
          <w:shd w:val="clear" w:color="auto" w:fill="FFFFFF"/>
        </w:rPr>
        <w:t>The</w:t>
      </w:r>
      <w:r w:rsidR="006922B5" w:rsidRPr="009005DB">
        <w:rPr>
          <w:rFonts w:ascii="Times New Roman" w:eastAsia="STSong" w:hAnsi="Times New Roman" w:cs="Times New Roman"/>
          <w:color w:val="333333"/>
          <w:shd w:val="clear" w:color="auto" w:fill="FFFFFF"/>
        </w:rPr>
        <w:t>ir</w:t>
      </w:r>
      <w:r w:rsidRPr="009005DB">
        <w:rPr>
          <w:rFonts w:ascii="Times New Roman" w:eastAsia="STSong" w:hAnsi="Times New Roman" w:cs="Times New Roman"/>
          <w:color w:val="333333"/>
          <w:shd w:val="clear" w:color="auto" w:fill="FFFFFF"/>
        </w:rPr>
        <w:t xml:space="preserve"> main points were similar and focused on the technology</w:t>
      </w:r>
      <w:r w:rsidR="006922B5" w:rsidRPr="009005DB">
        <w:rPr>
          <w:rFonts w:ascii="Times New Roman" w:eastAsia="STSong" w:hAnsi="Times New Roman" w:cs="Times New Roman"/>
          <w:color w:val="333333"/>
          <w:shd w:val="clear" w:color="auto" w:fill="FFFFFF"/>
        </w:rPr>
        <w:t>’s inherent uncertainty</w:t>
      </w:r>
      <w:r w:rsidRPr="009005DB">
        <w:rPr>
          <w:rFonts w:ascii="Times New Roman" w:eastAsia="STSong" w:hAnsi="Times New Roman" w:cs="Times New Roman"/>
          <w:color w:val="333333"/>
          <w:shd w:val="clear" w:color="auto" w:fill="FFFFFF"/>
        </w:rPr>
        <w:t xml:space="preserve">, gene pool risk, </w:t>
      </w:r>
      <w:r w:rsidR="006922B5" w:rsidRPr="009005DB">
        <w:rPr>
          <w:rFonts w:ascii="Times New Roman" w:eastAsia="STSong" w:hAnsi="Times New Roman" w:cs="Times New Roman"/>
          <w:color w:val="333333"/>
          <w:shd w:val="clear" w:color="auto" w:fill="FFFFFF"/>
        </w:rPr>
        <w:t xml:space="preserve">that there was </w:t>
      </w:r>
      <w:r w:rsidR="00E86A84" w:rsidRPr="009005DB">
        <w:rPr>
          <w:rFonts w:ascii="Times New Roman" w:eastAsia="STSong" w:hAnsi="Times New Roman" w:cs="Times New Roman"/>
          <w:color w:val="333333"/>
          <w:shd w:val="clear" w:color="auto" w:fill="FFFFFF"/>
        </w:rPr>
        <w:t xml:space="preserve">no </w:t>
      </w:r>
      <w:r w:rsidR="006922B5" w:rsidRPr="009005DB">
        <w:rPr>
          <w:rFonts w:ascii="Times New Roman" w:eastAsia="STSong" w:hAnsi="Times New Roman" w:cs="Times New Roman"/>
          <w:color w:val="333333"/>
          <w:shd w:val="clear" w:color="auto" w:fill="FFFFFF"/>
        </w:rPr>
        <w:t xml:space="preserve">need to use </w:t>
      </w:r>
      <w:r w:rsidRPr="009005DB">
        <w:rPr>
          <w:rFonts w:ascii="Times New Roman" w:eastAsia="STSong" w:hAnsi="Times New Roman" w:cs="Times New Roman"/>
          <w:color w:val="333333"/>
          <w:shd w:val="clear" w:color="auto" w:fill="FFFFFF"/>
        </w:rPr>
        <w:t xml:space="preserve">the technology, and that any results, either </w:t>
      </w:r>
      <w:r w:rsidRPr="009005DB">
        <w:rPr>
          <w:rFonts w:ascii="Times New Roman" w:eastAsia="STSong" w:hAnsi="Times New Roman" w:cs="Times New Roman"/>
        </w:rPr>
        <w:t>experimental or clinical, should have been published in peer-review</w:t>
      </w:r>
      <w:r w:rsidR="00A97567" w:rsidRPr="009005DB">
        <w:rPr>
          <w:rFonts w:ascii="Times New Roman" w:eastAsia="STSong" w:hAnsi="Times New Roman" w:cs="Times New Roman"/>
        </w:rPr>
        <w:t>ed</w:t>
      </w:r>
      <w:r w:rsidRPr="009005DB">
        <w:rPr>
          <w:rFonts w:ascii="Times New Roman" w:eastAsia="STSong" w:hAnsi="Times New Roman" w:cs="Times New Roman"/>
        </w:rPr>
        <w:t xml:space="preserve"> journals before public release. They noted that his research and practices had violated national </w:t>
      </w:r>
      <w:r w:rsidRPr="009005DB">
        <w:rPr>
          <w:rFonts w:ascii="Times New Roman" w:eastAsia="STSong" w:hAnsi="Times New Roman" w:cs="Times New Roman"/>
        </w:rPr>
        <w:lastRenderedPageBreak/>
        <w:t>regulations and had done so secretive</w:t>
      </w:r>
      <w:r w:rsidR="006922B5" w:rsidRPr="009005DB">
        <w:rPr>
          <w:rFonts w:ascii="Times New Roman" w:eastAsia="STSong" w:hAnsi="Times New Roman" w:cs="Times New Roman"/>
        </w:rPr>
        <w:t xml:space="preserve">ly </w:t>
      </w:r>
      <w:r w:rsidRPr="009005DB">
        <w:rPr>
          <w:rFonts w:ascii="Times New Roman" w:eastAsia="STSong" w:hAnsi="Times New Roman" w:cs="Times New Roman"/>
        </w:rPr>
        <w:t xml:space="preserve">during </w:t>
      </w:r>
      <w:r w:rsidR="006922B5" w:rsidRPr="009005DB">
        <w:rPr>
          <w:rFonts w:ascii="Times New Roman" w:eastAsia="STSong" w:hAnsi="Times New Roman" w:cs="Times New Roman"/>
        </w:rPr>
        <w:t xml:space="preserve">his </w:t>
      </w:r>
      <w:r w:rsidRPr="009005DB">
        <w:rPr>
          <w:rFonts w:ascii="Times New Roman" w:eastAsia="STSong" w:hAnsi="Times New Roman" w:cs="Times New Roman"/>
        </w:rPr>
        <w:t xml:space="preserve">annual leave from </w:t>
      </w:r>
      <w:r w:rsidR="005C2B3D" w:rsidRPr="009005DB">
        <w:rPr>
          <w:rFonts w:ascii="Times New Roman" w:eastAsia="STSong" w:hAnsi="Times New Roman" w:cs="Times New Roman"/>
        </w:rPr>
        <w:t>University X</w:t>
      </w:r>
      <w:r w:rsidRPr="009005DB">
        <w:rPr>
          <w:rFonts w:ascii="Times New Roman" w:eastAsia="STSong" w:hAnsi="Times New Roman" w:cs="Times New Roman"/>
        </w:rPr>
        <w:t xml:space="preserve"> (Shepherd and </w:t>
      </w:r>
      <w:proofErr w:type="spellStart"/>
      <w:r w:rsidRPr="009005DB">
        <w:rPr>
          <w:rFonts w:ascii="Times New Roman" w:eastAsia="STSong" w:hAnsi="Times New Roman" w:cs="Times New Roman"/>
        </w:rPr>
        <w:t>Ruwitch</w:t>
      </w:r>
      <w:proofErr w:type="spellEnd"/>
      <w:r w:rsidRPr="009005DB">
        <w:rPr>
          <w:rFonts w:ascii="Times New Roman" w:eastAsia="STSong" w:hAnsi="Times New Roman" w:cs="Times New Roman"/>
        </w:rPr>
        <w:t xml:space="preserve">, 2018). </w:t>
      </w:r>
    </w:p>
    <w:p w14:paraId="1F7D3E8A" w14:textId="77777777" w:rsidR="00A97567" w:rsidRPr="009005DB" w:rsidRDefault="00A97567" w:rsidP="009005DB">
      <w:pPr>
        <w:widowControl w:val="0"/>
        <w:autoSpaceDE w:val="0"/>
        <w:autoSpaceDN w:val="0"/>
        <w:adjustRightInd w:val="0"/>
        <w:spacing w:line="276" w:lineRule="auto"/>
        <w:jc w:val="both"/>
        <w:rPr>
          <w:rFonts w:ascii="Times New Roman" w:eastAsia="STSong" w:hAnsi="Times New Roman" w:cs="Times New Roman"/>
        </w:rPr>
      </w:pPr>
    </w:p>
    <w:p w14:paraId="22D4F7F2" w14:textId="55581D57" w:rsidR="00527E26" w:rsidRPr="009005DB" w:rsidRDefault="000726D2" w:rsidP="009005DB">
      <w:pPr>
        <w:widowControl w:val="0"/>
        <w:autoSpaceDE w:val="0"/>
        <w:autoSpaceDN w:val="0"/>
        <w:adjustRightInd w:val="0"/>
        <w:spacing w:line="276" w:lineRule="auto"/>
        <w:jc w:val="both"/>
        <w:rPr>
          <w:rFonts w:ascii="Times New Roman" w:eastAsia="STSong" w:hAnsi="Times New Roman" w:cs="Times New Roman"/>
          <w:bCs/>
          <w:color w:val="333333"/>
          <w:kern w:val="36"/>
        </w:rPr>
      </w:pPr>
      <w:r w:rsidRPr="009005DB">
        <w:rPr>
          <w:rFonts w:ascii="Times New Roman" w:eastAsia="STSong" w:hAnsi="Times New Roman" w:cs="Times New Roman"/>
        </w:rPr>
        <w:t xml:space="preserve">Whether </w:t>
      </w:r>
      <w:r w:rsidR="00241BD0" w:rsidRPr="009005DB">
        <w:rPr>
          <w:rFonts w:ascii="Times New Roman" w:eastAsia="STSong" w:hAnsi="Times New Roman" w:cs="Times New Roman"/>
        </w:rPr>
        <w:t xml:space="preserve">it </w:t>
      </w:r>
      <w:r w:rsidRPr="009005DB">
        <w:rPr>
          <w:rFonts w:ascii="Times New Roman" w:eastAsia="STSong" w:hAnsi="Times New Roman" w:cs="Times New Roman"/>
        </w:rPr>
        <w:t xml:space="preserve">was unlawful, or criminal, remained unclear due to </w:t>
      </w:r>
      <w:r w:rsidR="004E1D4F" w:rsidRPr="009005DB">
        <w:rPr>
          <w:rFonts w:ascii="Times New Roman" w:eastAsia="STSong" w:hAnsi="Times New Roman" w:cs="Times New Roman"/>
        </w:rPr>
        <w:t xml:space="preserve">ambiguous </w:t>
      </w:r>
      <w:r w:rsidRPr="009005DB">
        <w:rPr>
          <w:rFonts w:ascii="Times New Roman" w:eastAsia="STSong" w:hAnsi="Times New Roman" w:cs="Times New Roman"/>
        </w:rPr>
        <w:t>regulation</w:t>
      </w:r>
      <w:r w:rsidR="00241BD0" w:rsidRPr="009005DB">
        <w:rPr>
          <w:rFonts w:ascii="Times New Roman" w:eastAsia="STSong" w:hAnsi="Times New Roman" w:cs="Times New Roman"/>
        </w:rPr>
        <w:t>s</w:t>
      </w:r>
      <w:r w:rsidRPr="009005DB">
        <w:rPr>
          <w:rFonts w:ascii="Times New Roman" w:eastAsia="STSong" w:hAnsi="Times New Roman" w:cs="Times New Roman"/>
        </w:rPr>
        <w:t xml:space="preserve">. </w:t>
      </w:r>
    </w:p>
    <w:p w14:paraId="5F38C126" w14:textId="77777777" w:rsidR="00BC56FA" w:rsidRPr="009005DB" w:rsidRDefault="00BC56FA" w:rsidP="009005DB">
      <w:pPr>
        <w:spacing w:line="276" w:lineRule="auto"/>
        <w:jc w:val="both"/>
        <w:rPr>
          <w:rFonts w:ascii="Times New Roman" w:eastAsia="STSong" w:hAnsi="Times New Roman" w:cs="Times New Roman"/>
        </w:rPr>
      </w:pPr>
    </w:p>
    <w:p w14:paraId="1F56BE86" w14:textId="466909C3" w:rsidR="00BC56FA" w:rsidRPr="009005DB" w:rsidRDefault="000726D2"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rPr>
        <w:t xml:space="preserve">This was the first time in China that so </w:t>
      </w:r>
      <w:r w:rsidR="004E1D4F" w:rsidRPr="009005DB">
        <w:rPr>
          <w:rFonts w:ascii="Times New Roman" w:eastAsia="STSong" w:hAnsi="Times New Roman" w:cs="Times New Roman"/>
        </w:rPr>
        <w:t>many</w:t>
      </w:r>
      <w:r w:rsidRPr="009005DB">
        <w:rPr>
          <w:rFonts w:ascii="Times New Roman" w:eastAsia="STSong" w:hAnsi="Times New Roman" w:cs="Times New Roman"/>
        </w:rPr>
        <w:t xml:space="preserve"> scientist</w:t>
      </w:r>
      <w:r w:rsidR="005C2B3D" w:rsidRPr="009005DB">
        <w:rPr>
          <w:rFonts w:ascii="Times New Roman" w:eastAsia="STSong" w:hAnsi="Times New Roman" w:cs="Times New Roman"/>
        </w:rPr>
        <w:t>s</w:t>
      </w:r>
      <w:r w:rsidRPr="009005DB">
        <w:rPr>
          <w:rFonts w:ascii="Times New Roman" w:eastAsia="STSong" w:hAnsi="Times New Roman" w:cs="Times New Roman"/>
        </w:rPr>
        <w:t xml:space="preserve"> and institutions had voiced opinions on a specific case. They </w:t>
      </w:r>
      <w:r w:rsidR="005C2B3D" w:rsidRPr="009005DB">
        <w:rPr>
          <w:rFonts w:ascii="Times New Roman" w:eastAsia="STSong" w:hAnsi="Times New Roman" w:cs="Times New Roman"/>
        </w:rPr>
        <w:t xml:space="preserve">all </w:t>
      </w:r>
      <w:r w:rsidRPr="009005DB">
        <w:rPr>
          <w:rFonts w:ascii="Times New Roman" w:eastAsia="STSong" w:hAnsi="Times New Roman" w:cs="Times New Roman"/>
        </w:rPr>
        <w:t xml:space="preserve">did not agree with regard to his behavior. </w:t>
      </w:r>
      <w:r w:rsidR="004E1D4F" w:rsidRPr="009005DB">
        <w:rPr>
          <w:rFonts w:ascii="Times New Roman" w:eastAsia="STSong" w:hAnsi="Times New Roman" w:cs="Times New Roman"/>
        </w:rPr>
        <w:t xml:space="preserve">They thought </w:t>
      </w:r>
      <w:r w:rsidRPr="009005DB">
        <w:rPr>
          <w:rFonts w:ascii="Times New Roman" w:eastAsia="STSong" w:hAnsi="Times New Roman" w:cs="Times New Roman"/>
        </w:rPr>
        <w:t xml:space="preserve">that Chinese science and scientists had lost face. They had no answer to the </w:t>
      </w:r>
      <w:r w:rsidR="00030D52" w:rsidRPr="009005DB">
        <w:rPr>
          <w:rFonts w:ascii="Times New Roman" w:eastAsia="STSong" w:hAnsi="Times New Roman" w:cs="Times New Roman"/>
        </w:rPr>
        <w:t xml:space="preserve">question </w:t>
      </w:r>
      <w:r w:rsidRPr="009005DB">
        <w:rPr>
          <w:rFonts w:ascii="Times New Roman" w:eastAsia="STSong" w:hAnsi="Times New Roman" w:cs="Times New Roman"/>
        </w:rPr>
        <w:t xml:space="preserve">“Why was it always Chinese scientists that broke international guidelines?” </w:t>
      </w:r>
    </w:p>
    <w:p w14:paraId="5DD7EDD9" w14:textId="77777777" w:rsidR="00134BBA" w:rsidRPr="009005DB" w:rsidRDefault="00134BBA" w:rsidP="009005DB">
      <w:pPr>
        <w:spacing w:line="276" w:lineRule="auto"/>
        <w:jc w:val="both"/>
        <w:rPr>
          <w:rFonts w:ascii="Times New Roman" w:eastAsia="STSong" w:hAnsi="Times New Roman" w:cs="Times New Roman"/>
        </w:rPr>
      </w:pPr>
    </w:p>
    <w:p w14:paraId="3FCC8F80" w14:textId="46A84CF7" w:rsidR="007474EB" w:rsidRPr="009005DB" w:rsidRDefault="000726D2" w:rsidP="009005DB">
      <w:pPr>
        <w:widowControl w:val="0"/>
        <w:autoSpaceDE w:val="0"/>
        <w:autoSpaceDN w:val="0"/>
        <w:adjustRightInd w:val="0"/>
        <w:spacing w:line="276" w:lineRule="auto"/>
        <w:jc w:val="both"/>
        <w:rPr>
          <w:rFonts w:ascii="Times New Roman" w:eastAsia="STSong" w:hAnsi="Times New Roman" w:cs="Times New Roman"/>
        </w:rPr>
      </w:pPr>
      <w:r w:rsidRPr="009005DB">
        <w:rPr>
          <w:rFonts w:ascii="Times New Roman" w:eastAsia="STSong" w:hAnsi="Times New Roman" w:cs="Times New Roman"/>
        </w:rPr>
        <w:t>The PRC</w:t>
      </w:r>
      <w:r w:rsidR="00480715" w:rsidRPr="009005DB">
        <w:rPr>
          <w:rFonts w:ascii="Times New Roman" w:eastAsia="STSong" w:hAnsi="Times New Roman" w:cs="Times New Roman"/>
        </w:rPr>
        <w:t>’s</w:t>
      </w:r>
      <w:r w:rsidRPr="009005DB">
        <w:rPr>
          <w:rFonts w:ascii="Times New Roman" w:eastAsia="STSong" w:hAnsi="Times New Roman" w:cs="Times New Roman"/>
        </w:rPr>
        <w:t xml:space="preserve"> Ministry of Science and Technology (MOST)</w:t>
      </w:r>
      <w:r w:rsidR="00480715" w:rsidRPr="009005DB">
        <w:rPr>
          <w:rFonts w:ascii="Times New Roman" w:eastAsia="STSong" w:hAnsi="Times New Roman" w:cs="Times New Roman"/>
        </w:rPr>
        <w:t xml:space="preserve"> and its </w:t>
      </w:r>
      <w:r w:rsidRPr="009005DB">
        <w:rPr>
          <w:rFonts w:ascii="Times New Roman" w:eastAsia="STSong" w:hAnsi="Times New Roman" w:cs="Times New Roman"/>
        </w:rPr>
        <w:t xml:space="preserve">National Health Commission (NHC) have </w:t>
      </w:r>
      <w:r w:rsidR="00480715" w:rsidRPr="009005DB">
        <w:rPr>
          <w:rFonts w:ascii="Times New Roman" w:eastAsia="STSong" w:hAnsi="Times New Roman" w:cs="Times New Roman"/>
        </w:rPr>
        <w:t xml:space="preserve">both </w:t>
      </w:r>
      <w:r w:rsidRPr="009005DB">
        <w:rPr>
          <w:rFonts w:ascii="Times New Roman" w:eastAsia="STSong" w:hAnsi="Times New Roman" w:cs="Times New Roman"/>
        </w:rPr>
        <w:t>held several meetings since 27 November 2018</w:t>
      </w:r>
      <w:r w:rsidR="00241BD0" w:rsidRPr="009005DB">
        <w:rPr>
          <w:rFonts w:ascii="Times New Roman" w:eastAsia="STSong" w:hAnsi="Times New Roman" w:cs="Times New Roman"/>
        </w:rPr>
        <w:t xml:space="preserve"> to deal with the situation</w:t>
      </w:r>
      <w:r w:rsidRPr="009005DB">
        <w:rPr>
          <w:rFonts w:ascii="Times New Roman" w:eastAsia="STSong" w:hAnsi="Times New Roman" w:cs="Times New Roman"/>
        </w:rPr>
        <w:t xml:space="preserve">. They invited scholars </w:t>
      </w:r>
      <w:r w:rsidR="00030D52" w:rsidRPr="009005DB">
        <w:rPr>
          <w:rFonts w:ascii="Times New Roman" w:eastAsia="STSong" w:hAnsi="Times New Roman" w:cs="Times New Roman"/>
        </w:rPr>
        <w:t xml:space="preserve">in the field </w:t>
      </w:r>
      <w:r w:rsidRPr="009005DB">
        <w:rPr>
          <w:rFonts w:ascii="Times New Roman" w:eastAsia="STSong" w:hAnsi="Times New Roman" w:cs="Times New Roman"/>
        </w:rPr>
        <w:t xml:space="preserve">to help to clarify the situation, analyze the impact of the event and establish an investigatory group, and gave them the assignment to go to Shenzhen to investigate. </w:t>
      </w:r>
    </w:p>
    <w:p w14:paraId="25A9EA08" w14:textId="77777777" w:rsidR="00417489" w:rsidRPr="009005DB" w:rsidRDefault="00417489" w:rsidP="009005DB">
      <w:pPr>
        <w:widowControl w:val="0"/>
        <w:autoSpaceDE w:val="0"/>
        <w:autoSpaceDN w:val="0"/>
        <w:adjustRightInd w:val="0"/>
        <w:spacing w:line="276" w:lineRule="auto"/>
        <w:jc w:val="both"/>
        <w:rPr>
          <w:rFonts w:ascii="Times New Roman" w:eastAsia="STSong" w:hAnsi="Times New Roman" w:cs="Times New Roman"/>
        </w:rPr>
      </w:pPr>
    </w:p>
    <w:p w14:paraId="02840828" w14:textId="77777777" w:rsidR="005E0480" w:rsidRPr="009005DB" w:rsidRDefault="000726D2" w:rsidP="009005DB">
      <w:pPr>
        <w:widowControl w:val="0"/>
        <w:autoSpaceDE w:val="0"/>
        <w:autoSpaceDN w:val="0"/>
        <w:adjustRightInd w:val="0"/>
        <w:spacing w:line="276" w:lineRule="auto"/>
        <w:jc w:val="both"/>
        <w:rPr>
          <w:rFonts w:ascii="Times New Roman" w:eastAsia="STSong" w:hAnsi="Times New Roman" w:cs="Times New Roman"/>
        </w:rPr>
      </w:pPr>
      <w:r w:rsidRPr="009005DB">
        <w:rPr>
          <w:rFonts w:ascii="Times New Roman" w:eastAsia="STSong" w:hAnsi="Times New Roman" w:cs="Times New Roman"/>
        </w:rPr>
        <w:t xml:space="preserve">The Ministry of Education (MOE) responded in December 2018 by requiring universities and institutions to initiate self-checks and </w:t>
      </w:r>
      <w:r w:rsidR="00480715" w:rsidRPr="009005DB">
        <w:rPr>
          <w:rFonts w:ascii="Times New Roman" w:eastAsia="STSong" w:hAnsi="Times New Roman" w:cs="Times New Roman"/>
        </w:rPr>
        <w:t xml:space="preserve">report </w:t>
      </w:r>
      <w:r w:rsidRPr="009005DB">
        <w:rPr>
          <w:rFonts w:ascii="Times New Roman" w:eastAsia="STSong" w:hAnsi="Times New Roman" w:cs="Times New Roman"/>
        </w:rPr>
        <w:t>to MOE as to whether they have approved such kind of research, and what their plan</w:t>
      </w:r>
      <w:r w:rsidR="00480715" w:rsidRPr="009005DB">
        <w:rPr>
          <w:rFonts w:ascii="Times New Roman" w:eastAsia="STSong" w:hAnsi="Times New Roman" w:cs="Times New Roman"/>
        </w:rPr>
        <w:t>s</w:t>
      </w:r>
      <w:r w:rsidRPr="009005DB">
        <w:rPr>
          <w:rFonts w:ascii="Times New Roman" w:eastAsia="STSong" w:hAnsi="Times New Roman" w:cs="Times New Roman"/>
        </w:rPr>
        <w:t xml:space="preserve"> </w:t>
      </w:r>
      <w:r w:rsidR="00480715" w:rsidRPr="009005DB">
        <w:rPr>
          <w:rFonts w:ascii="Times New Roman" w:eastAsia="STSong" w:hAnsi="Times New Roman" w:cs="Times New Roman"/>
        </w:rPr>
        <w:t>are</w:t>
      </w:r>
      <w:r w:rsidRPr="009005DB">
        <w:rPr>
          <w:rFonts w:ascii="Times New Roman" w:eastAsia="STSong" w:hAnsi="Times New Roman" w:cs="Times New Roman"/>
        </w:rPr>
        <w:t xml:space="preserve"> for those who have supported such research and how to supervise its process.</w:t>
      </w:r>
    </w:p>
    <w:p w14:paraId="1E399271" w14:textId="77777777" w:rsidR="008C18AA" w:rsidRPr="009005DB" w:rsidRDefault="008C18AA" w:rsidP="009005DB">
      <w:pPr>
        <w:widowControl w:val="0"/>
        <w:autoSpaceDE w:val="0"/>
        <w:autoSpaceDN w:val="0"/>
        <w:adjustRightInd w:val="0"/>
        <w:spacing w:line="276" w:lineRule="auto"/>
        <w:jc w:val="both"/>
        <w:rPr>
          <w:rFonts w:ascii="Times New Roman" w:eastAsia="STSong" w:hAnsi="Times New Roman" w:cs="Times New Roman"/>
        </w:rPr>
      </w:pPr>
    </w:p>
    <w:p w14:paraId="21B3BD77" w14:textId="77777777" w:rsidR="00EA6199" w:rsidRPr="009005DB" w:rsidRDefault="000726D2" w:rsidP="009005DB">
      <w:pPr>
        <w:widowControl w:val="0"/>
        <w:autoSpaceDE w:val="0"/>
        <w:autoSpaceDN w:val="0"/>
        <w:adjustRightInd w:val="0"/>
        <w:spacing w:line="276" w:lineRule="auto"/>
        <w:jc w:val="both"/>
        <w:rPr>
          <w:rFonts w:ascii="Times New Roman" w:eastAsia="STSong" w:hAnsi="Times New Roman" w:cs="Times New Roman"/>
        </w:rPr>
      </w:pPr>
      <w:r w:rsidRPr="009005DB">
        <w:rPr>
          <w:rFonts w:ascii="Times New Roman" w:eastAsia="STSong" w:hAnsi="Times New Roman" w:cs="Times New Roman"/>
        </w:rPr>
        <w:t xml:space="preserve">Government agencies hope to improve their management of biotechnology research  using this case and </w:t>
      </w:r>
      <w:r w:rsidR="00D216F9" w:rsidRPr="009005DB">
        <w:rPr>
          <w:rFonts w:ascii="Times New Roman" w:eastAsia="STSong" w:hAnsi="Times New Roman" w:cs="Times New Roman"/>
        </w:rPr>
        <w:t xml:space="preserve">the </w:t>
      </w:r>
      <w:r w:rsidRPr="009005DB">
        <w:rPr>
          <w:rFonts w:ascii="Times New Roman" w:eastAsia="STSong" w:hAnsi="Times New Roman" w:cs="Times New Roman"/>
        </w:rPr>
        <w:t xml:space="preserve">lessons </w:t>
      </w:r>
      <w:r w:rsidR="00D216F9" w:rsidRPr="009005DB">
        <w:rPr>
          <w:rFonts w:ascii="Times New Roman" w:eastAsia="STSong" w:hAnsi="Times New Roman" w:cs="Times New Roman"/>
        </w:rPr>
        <w:t xml:space="preserve">learned from it </w:t>
      </w:r>
      <w:r w:rsidRPr="009005DB">
        <w:rPr>
          <w:rFonts w:ascii="Times New Roman" w:eastAsia="STSong" w:hAnsi="Times New Roman" w:cs="Times New Roman"/>
        </w:rPr>
        <w:t xml:space="preserve">to revise regulations and require institutions to strengthen </w:t>
      </w:r>
      <w:r w:rsidR="004955C4" w:rsidRPr="009005DB">
        <w:rPr>
          <w:rFonts w:ascii="Times New Roman" w:eastAsia="STSong" w:hAnsi="Times New Roman" w:cs="Times New Roman"/>
        </w:rPr>
        <w:t xml:space="preserve">their </w:t>
      </w:r>
      <w:r w:rsidRPr="009005DB">
        <w:rPr>
          <w:rFonts w:ascii="Times New Roman" w:eastAsia="STSong" w:hAnsi="Times New Roman" w:cs="Times New Roman"/>
        </w:rPr>
        <w:t>management.</w:t>
      </w:r>
    </w:p>
    <w:p w14:paraId="0778427E" w14:textId="77777777" w:rsidR="00BC56FA" w:rsidRPr="009005DB" w:rsidRDefault="00BC56FA" w:rsidP="009005DB">
      <w:pPr>
        <w:widowControl w:val="0"/>
        <w:autoSpaceDE w:val="0"/>
        <w:autoSpaceDN w:val="0"/>
        <w:adjustRightInd w:val="0"/>
        <w:spacing w:line="276" w:lineRule="auto"/>
        <w:jc w:val="both"/>
        <w:rPr>
          <w:rFonts w:ascii="Times New Roman" w:eastAsia="STSong" w:hAnsi="Times New Roman" w:cs="Times New Roman"/>
        </w:rPr>
      </w:pPr>
    </w:p>
    <w:p w14:paraId="2B9BA175" w14:textId="5039B420" w:rsidR="00BC56FA" w:rsidRPr="009005DB" w:rsidRDefault="000726D2" w:rsidP="009005DB">
      <w:pPr>
        <w:widowControl w:val="0"/>
        <w:autoSpaceDE w:val="0"/>
        <w:autoSpaceDN w:val="0"/>
        <w:adjustRightInd w:val="0"/>
        <w:spacing w:line="276" w:lineRule="auto"/>
        <w:jc w:val="both"/>
        <w:rPr>
          <w:rFonts w:ascii="Times New Roman" w:eastAsia="STSong" w:hAnsi="Times New Roman" w:cs="Times New Roman"/>
          <w:bCs/>
          <w:color w:val="333333"/>
          <w:kern w:val="36"/>
        </w:rPr>
      </w:pPr>
      <w:r w:rsidRPr="009005DB">
        <w:rPr>
          <w:rFonts w:ascii="Times New Roman" w:eastAsia="STSong" w:hAnsi="Times New Roman" w:cs="Times New Roman"/>
          <w:bCs/>
          <w:color w:val="333333"/>
          <w:kern w:val="36"/>
        </w:rPr>
        <w:t>The National Science Foundation Commission released an open letter on its website</w:t>
      </w:r>
      <w:r w:rsidR="00030D52" w:rsidRPr="009005DB">
        <w:rPr>
          <w:rFonts w:ascii="Times New Roman" w:eastAsia="STSong" w:hAnsi="Times New Roman" w:cs="Times New Roman"/>
          <w:bCs/>
          <w:color w:val="333333"/>
          <w:kern w:val="36"/>
        </w:rPr>
        <w:t xml:space="preserve"> stating</w:t>
      </w:r>
      <w:r w:rsidRPr="009005DB">
        <w:rPr>
          <w:rFonts w:ascii="Times New Roman" w:eastAsia="STSong" w:hAnsi="Times New Roman" w:cs="Times New Roman"/>
          <w:bCs/>
          <w:color w:val="333333"/>
          <w:kern w:val="36"/>
        </w:rPr>
        <w:t xml:space="preserve"> concern about the case and insisting that research related to genetic editing must be </w:t>
      </w:r>
      <w:r w:rsidR="00030D52" w:rsidRPr="009005DB">
        <w:rPr>
          <w:rFonts w:ascii="Times New Roman" w:eastAsia="STSong" w:hAnsi="Times New Roman" w:cs="Times New Roman"/>
          <w:bCs/>
          <w:color w:val="333333"/>
          <w:kern w:val="36"/>
        </w:rPr>
        <w:t xml:space="preserve">done </w:t>
      </w:r>
      <w:r w:rsidRPr="009005DB">
        <w:rPr>
          <w:rFonts w:ascii="Times New Roman" w:eastAsia="STSong" w:hAnsi="Times New Roman" w:cs="Times New Roman"/>
          <w:bCs/>
          <w:color w:val="333333"/>
          <w:kern w:val="36"/>
        </w:rPr>
        <w:t xml:space="preserve">in a legal and ethical manner.  It must also be supervised and </w:t>
      </w:r>
      <w:r w:rsidR="00D216F9" w:rsidRPr="009005DB">
        <w:rPr>
          <w:rFonts w:ascii="Times New Roman" w:eastAsia="STSong" w:hAnsi="Times New Roman" w:cs="Times New Roman"/>
          <w:bCs/>
          <w:color w:val="333333"/>
          <w:kern w:val="36"/>
        </w:rPr>
        <w:t xml:space="preserve">follow </w:t>
      </w:r>
      <w:r w:rsidRPr="009005DB">
        <w:rPr>
          <w:rFonts w:ascii="Times New Roman" w:eastAsia="STSong" w:hAnsi="Times New Roman" w:cs="Times New Roman"/>
          <w:bCs/>
          <w:color w:val="333333"/>
          <w:kern w:val="36"/>
        </w:rPr>
        <w:t xml:space="preserve">research ethics </w:t>
      </w:r>
      <w:r w:rsidR="00D216F9" w:rsidRPr="009005DB">
        <w:rPr>
          <w:rFonts w:ascii="Times New Roman" w:eastAsia="STSong" w:hAnsi="Times New Roman" w:cs="Times New Roman"/>
          <w:bCs/>
          <w:color w:val="333333"/>
          <w:kern w:val="36"/>
        </w:rPr>
        <w:t xml:space="preserve">guidelines </w:t>
      </w:r>
      <w:r w:rsidRPr="009005DB">
        <w:rPr>
          <w:rFonts w:ascii="Times New Roman" w:eastAsia="STSong" w:hAnsi="Times New Roman" w:cs="Times New Roman"/>
          <w:bCs/>
          <w:color w:val="333333"/>
          <w:kern w:val="36"/>
        </w:rPr>
        <w:t xml:space="preserve">(NSF, 2019). </w:t>
      </w:r>
      <w:r w:rsidR="00D216F9" w:rsidRPr="009005DB">
        <w:rPr>
          <w:rFonts w:ascii="Times New Roman" w:eastAsia="STSong" w:hAnsi="Times New Roman" w:cs="Times New Roman"/>
          <w:bCs/>
          <w:color w:val="333333"/>
          <w:kern w:val="36"/>
        </w:rPr>
        <w:t xml:space="preserve">The </w:t>
      </w:r>
      <w:r w:rsidRPr="009005DB">
        <w:rPr>
          <w:rFonts w:ascii="Times New Roman" w:eastAsia="STSong" w:hAnsi="Times New Roman" w:cs="Times New Roman"/>
          <w:bCs/>
          <w:color w:val="333333"/>
          <w:kern w:val="36"/>
        </w:rPr>
        <w:t xml:space="preserve">National Natural Science Foundation (NSF) of China has funded 31 CRISPR technology-related projects in 2014 </w:t>
      </w:r>
      <w:r w:rsidR="004955C4" w:rsidRPr="009005DB">
        <w:rPr>
          <w:rFonts w:ascii="Times New Roman" w:eastAsia="STSong" w:hAnsi="Times New Roman" w:cs="Times New Roman"/>
          <w:bCs/>
          <w:color w:val="333333"/>
          <w:kern w:val="36"/>
        </w:rPr>
        <w:t>valued at</w:t>
      </w:r>
      <w:r w:rsidRPr="009005DB">
        <w:rPr>
          <w:rFonts w:ascii="Times New Roman" w:eastAsia="STSong" w:hAnsi="Times New Roman" w:cs="Times New Roman"/>
          <w:bCs/>
          <w:color w:val="333333"/>
          <w:kern w:val="36"/>
        </w:rPr>
        <w:t xml:space="preserve"> 13 million RMB. In 2015, the NSF funded 57 CRISPR technology-related projects at  a significantly higher rate than in 2014. The funding exceeded 31 million RMB (Fan </w:t>
      </w:r>
      <w:proofErr w:type="spellStart"/>
      <w:r w:rsidRPr="009005DB">
        <w:rPr>
          <w:rFonts w:ascii="Times New Roman" w:eastAsia="STSong" w:hAnsi="Times New Roman" w:cs="Times New Roman"/>
          <w:bCs/>
          <w:color w:val="333333"/>
          <w:kern w:val="36"/>
        </w:rPr>
        <w:t>Yuelei</w:t>
      </w:r>
      <w:proofErr w:type="spellEnd"/>
      <w:r w:rsidRPr="009005DB">
        <w:rPr>
          <w:rFonts w:ascii="Times New Roman" w:eastAsia="STSong" w:hAnsi="Times New Roman" w:cs="Times New Roman"/>
          <w:bCs/>
          <w:color w:val="333333"/>
          <w:kern w:val="36"/>
        </w:rPr>
        <w:t>, 2018).</w:t>
      </w:r>
    </w:p>
    <w:p w14:paraId="0C8DDC80" w14:textId="77777777" w:rsidR="006731C3" w:rsidRPr="009005DB" w:rsidRDefault="006731C3" w:rsidP="009005DB">
      <w:pPr>
        <w:widowControl w:val="0"/>
        <w:autoSpaceDE w:val="0"/>
        <w:autoSpaceDN w:val="0"/>
        <w:adjustRightInd w:val="0"/>
        <w:spacing w:line="276" w:lineRule="auto"/>
        <w:jc w:val="both"/>
        <w:rPr>
          <w:rFonts w:ascii="Times New Roman" w:eastAsia="STSong" w:hAnsi="Times New Roman" w:cs="Times New Roman"/>
        </w:rPr>
      </w:pPr>
    </w:p>
    <w:p w14:paraId="23A3709E" w14:textId="3CBD8978" w:rsidR="00926DE0" w:rsidRPr="009005DB" w:rsidRDefault="002003BE" w:rsidP="009005DB">
      <w:pPr>
        <w:widowControl w:val="0"/>
        <w:autoSpaceDE w:val="0"/>
        <w:autoSpaceDN w:val="0"/>
        <w:adjustRightInd w:val="0"/>
        <w:spacing w:line="276" w:lineRule="auto"/>
        <w:jc w:val="both"/>
        <w:rPr>
          <w:rFonts w:ascii="Times New Roman" w:eastAsia="STSong" w:hAnsi="Times New Roman" w:cs="Times New Roman"/>
        </w:rPr>
      </w:pPr>
      <w:r w:rsidRPr="009005DB">
        <w:rPr>
          <w:rFonts w:ascii="Times New Roman" w:eastAsia="STSong" w:hAnsi="Times New Roman" w:cs="Times New Roman"/>
        </w:rPr>
        <w:t>In sum, t</w:t>
      </w:r>
      <w:r w:rsidR="000726D2" w:rsidRPr="009005DB">
        <w:rPr>
          <w:rFonts w:ascii="Times New Roman" w:eastAsia="STSong" w:hAnsi="Times New Roman" w:cs="Times New Roman"/>
        </w:rPr>
        <w:t xml:space="preserve">wo types of responses have been seen: 1. institutions </w:t>
      </w:r>
      <w:r w:rsidR="004955C4" w:rsidRPr="009005DB">
        <w:rPr>
          <w:rFonts w:ascii="Times New Roman" w:eastAsia="STSong" w:hAnsi="Times New Roman" w:cs="Times New Roman"/>
        </w:rPr>
        <w:t xml:space="preserve">connected to </w:t>
      </w:r>
      <w:r w:rsidR="006922B5" w:rsidRPr="009005DB">
        <w:rPr>
          <w:rFonts w:ascii="Times New Roman" w:eastAsia="STSong" w:hAnsi="Times New Roman" w:cs="Times New Roman"/>
        </w:rPr>
        <w:t xml:space="preserve">Mr. </w:t>
      </w:r>
      <w:r w:rsidR="004955C4" w:rsidRPr="009005DB">
        <w:rPr>
          <w:rFonts w:ascii="Times New Roman" w:eastAsia="STSong" w:hAnsi="Times New Roman" w:cs="Times New Roman"/>
        </w:rPr>
        <w:t>He</w:t>
      </w:r>
      <w:r w:rsidR="00D216F9" w:rsidRPr="009005DB">
        <w:rPr>
          <w:rFonts w:ascii="Times New Roman" w:eastAsia="STSong" w:hAnsi="Times New Roman" w:cs="Times New Roman"/>
        </w:rPr>
        <w:t xml:space="preserve"> denied any </w:t>
      </w:r>
      <w:r w:rsidR="000726D2" w:rsidRPr="009005DB">
        <w:rPr>
          <w:rFonts w:ascii="Times New Roman" w:eastAsia="STSong" w:hAnsi="Times New Roman" w:cs="Times New Roman"/>
        </w:rPr>
        <w:t xml:space="preserve">relationship </w:t>
      </w:r>
      <w:r w:rsidR="00030D52" w:rsidRPr="009005DB">
        <w:rPr>
          <w:rFonts w:ascii="Times New Roman" w:eastAsia="STSong" w:hAnsi="Times New Roman" w:cs="Times New Roman"/>
        </w:rPr>
        <w:t xml:space="preserve">with him and </w:t>
      </w:r>
      <w:r w:rsidR="004955C4" w:rsidRPr="009005DB">
        <w:rPr>
          <w:rFonts w:ascii="Times New Roman" w:eastAsia="STSong" w:hAnsi="Times New Roman" w:cs="Times New Roman"/>
        </w:rPr>
        <w:t>his actions</w:t>
      </w:r>
      <w:r w:rsidR="000726D2" w:rsidRPr="009005DB">
        <w:rPr>
          <w:rFonts w:ascii="Times New Roman" w:eastAsia="STSong" w:hAnsi="Times New Roman" w:cs="Times New Roman"/>
        </w:rPr>
        <w:t xml:space="preserve">; and, 2. more and more scientists, associations, and institutions </w:t>
      </w:r>
      <w:r w:rsidR="00D216F9" w:rsidRPr="009005DB">
        <w:rPr>
          <w:rFonts w:ascii="Times New Roman" w:eastAsia="STSong" w:hAnsi="Times New Roman" w:cs="Times New Roman"/>
        </w:rPr>
        <w:t xml:space="preserve">are </w:t>
      </w:r>
      <w:r w:rsidR="000726D2" w:rsidRPr="009005DB">
        <w:rPr>
          <w:rFonts w:ascii="Times New Roman" w:eastAsia="STSong" w:hAnsi="Times New Roman" w:cs="Times New Roman"/>
        </w:rPr>
        <w:t xml:space="preserve">condemning </w:t>
      </w:r>
      <w:r w:rsidR="006922B5" w:rsidRPr="009005DB">
        <w:rPr>
          <w:rFonts w:ascii="Times New Roman" w:eastAsia="STSong" w:hAnsi="Times New Roman" w:cs="Times New Roman"/>
        </w:rPr>
        <w:t xml:space="preserve">his </w:t>
      </w:r>
      <w:r w:rsidR="000726D2" w:rsidRPr="009005DB">
        <w:rPr>
          <w:rFonts w:ascii="Times New Roman" w:eastAsia="STSong" w:hAnsi="Times New Roman" w:cs="Times New Roman"/>
        </w:rPr>
        <w:t>actions.</w:t>
      </w:r>
      <w:r w:rsidR="00425327" w:rsidRPr="009005DB">
        <w:rPr>
          <w:rFonts w:ascii="Times New Roman" w:eastAsia="STSong" w:hAnsi="Times New Roman" w:cs="Times New Roman"/>
        </w:rPr>
        <w:t xml:space="preserve"> </w:t>
      </w:r>
      <w:r w:rsidR="00030D52" w:rsidRPr="009005DB">
        <w:rPr>
          <w:rFonts w:ascii="Times New Roman" w:eastAsia="STSong" w:hAnsi="Times New Roman" w:cs="Times New Roman"/>
        </w:rPr>
        <w:t>There is a</w:t>
      </w:r>
      <w:r w:rsidR="000726D2" w:rsidRPr="009005DB">
        <w:rPr>
          <w:rFonts w:ascii="Times New Roman" w:eastAsia="STSong" w:hAnsi="Times New Roman" w:cs="Times New Roman"/>
        </w:rPr>
        <w:t xml:space="preserve">lmost no support </w:t>
      </w:r>
      <w:r w:rsidR="00030D52" w:rsidRPr="009005DB">
        <w:rPr>
          <w:rFonts w:ascii="Times New Roman" w:eastAsia="STSong" w:hAnsi="Times New Roman" w:cs="Times New Roman"/>
        </w:rPr>
        <w:t xml:space="preserve">for </w:t>
      </w:r>
      <w:r w:rsidR="006922B5" w:rsidRPr="009005DB">
        <w:rPr>
          <w:rFonts w:ascii="Times New Roman" w:eastAsia="STSong" w:hAnsi="Times New Roman" w:cs="Times New Roman"/>
        </w:rPr>
        <w:t xml:space="preserve">him </w:t>
      </w:r>
      <w:r w:rsidR="000726D2" w:rsidRPr="009005DB">
        <w:rPr>
          <w:rFonts w:ascii="Times New Roman" w:eastAsia="STSong" w:hAnsi="Times New Roman" w:cs="Times New Roman"/>
        </w:rPr>
        <w:t>or his actions.</w:t>
      </w:r>
    </w:p>
    <w:p w14:paraId="6B55A5C0" w14:textId="77777777" w:rsidR="00505E0F" w:rsidRPr="009005DB" w:rsidRDefault="00505E0F" w:rsidP="009005DB">
      <w:pPr>
        <w:widowControl w:val="0"/>
        <w:autoSpaceDE w:val="0"/>
        <w:autoSpaceDN w:val="0"/>
        <w:adjustRightInd w:val="0"/>
        <w:spacing w:line="276" w:lineRule="auto"/>
        <w:jc w:val="both"/>
        <w:rPr>
          <w:rFonts w:ascii="Times New Roman" w:eastAsia="STSong" w:hAnsi="Times New Roman" w:cs="Times New Roman"/>
        </w:rPr>
      </w:pPr>
    </w:p>
    <w:p w14:paraId="4FC49CF4" w14:textId="67A224ED" w:rsidR="005E0480" w:rsidRPr="009005DB" w:rsidRDefault="006922B5" w:rsidP="009005DB">
      <w:pPr>
        <w:pStyle w:val="ListParagraph"/>
        <w:widowControl w:val="0"/>
        <w:numPr>
          <w:ilvl w:val="0"/>
          <w:numId w:val="1"/>
        </w:numPr>
        <w:autoSpaceDE w:val="0"/>
        <w:autoSpaceDN w:val="0"/>
        <w:adjustRightInd w:val="0"/>
        <w:spacing w:line="276" w:lineRule="auto"/>
        <w:ind w:firstLineChars="0"/>
        <w:jc w:val="both"/>
        <w:rPr>
          <w:rFonts w:ascii="Times New Roman" w:eastAsia="STSong" w:hAnsi="Times New Roman" w:cs="Times New Roman"/>
        </w:rPr>
      </w:pPr>
      <w:r w:rsidRPr="009005DB">
        <w:rPr>
          <w:rFonts w:ascii="Times New Roman" w:eastAsia="STSong" w:hAnsi="Times New Roman" w:cs="Times New Roman"/>
        </w:rPr>
        <w:t xml:space="preserve">Initial </w:t>
      </w:r>
      <w:r w:rsidR="000726D2" w:rsidRPr="009005DB">
        <w:rPr>
          <w:rFonts w:ascii="Times New Roman" w:eastAsia="STSong" w:hAnsi="Times New Roman" w:cs="Times New Roman"/>
        </w:rPr>
        <w:t>investigation result</w:t>
      </w:r>
      <w:r w:rsidRPr="009005DB">
        <w:rPr>
          <w:rFonts w:ascii="Times New Roman" w:eastAsia="STSong" w:hAnsi="Times New Roman" w:cs="Times New Roman"/>
        </w:rPr>
        <w:t>s</w:t>
      </w:r>
    </w:p>
    <w:p w14:paraId="44C60D30" w14:textId="77777777" w:rsidR="005E0480" w:rsidRPr="009005DB" w:rsidRDefault="005E0480" w:rsidP="009005DB">
      <w:pPr>
        <w:widowControl w:val="0"/>
        <w:autoSpaceDE w:val="0"/>
        <w:autoSpaceDN w:val="0"/>
        <w:adjustRightInd w:val="0"/>
        <w:spacing w:line="276" w:lineRule="auto"/>
        <w:jc w:val="both"/>
        <w:rPr>
          <w:rFonts w:ascii="Times New Roman" w:eastAsia="STSong" w:hAnsi="Times New Roman" w:cs="Times New Roman"/>
        </w:rPr>
      </w:pPr>
    </w:p>
    <w:p w14:paraId="2205EAF0" w14:textId="5B3B8281" w:rsidR="005E0480" w:rsidRPr="009005DB" w:rsidRDefault="000726D2" w:rsidP="009005DB">
      <w:pPr>
        <w:widowControl w:val="0"/>
        <w:autoSpaceDE w:val="0"/>
        <w:autoSpaceDN w:val="0"/>
        <w:adjustRightInd w:val="0"/>
        <w:spacing w:line="276" w:lineRule="auto"/>
        <w:jc w:val="both"/>
        <w:rPr>
          <w:rFonts w:ascii="Times New Roman" w:eastAsia="STSong" w:hAnsi="Times New Roman" w:cs="Times New Roman"/>
        </w:rPr>
      </w:pPr>
      <w:r w:rsidRPr="009005DB">
        <w:rPr>
          <w:rFonts w:ascii="Times New Roman" w:eastAsia="STSong" w:hAnsi="Times New Roman" w:cs="Times New Roman"/>
        </w:rPr>
        <w:t xml:space="preserve">On January 21, 2019, the provincial </w:t>
      </w:r>
      <w:r w:rsidR="007B5936" w:rsidRPr="009005DB">
        <w:rPr>
          <w:rFonts w:ascii="Times New Roman" w:eastAsia="STSong" w:hAnsi="Times New Roman" w:cs="Times New Roman"/>
        </w:rPr>
        <w:t xml:space="preserve">(Guangdong Province where the case happened) </w:t>
      </w:r>
      <w:r w:rsidRPr="009005DB">
        <w:rPr>
          <w:rFonts w:ascii="Times New Roman" w:eastAsia="STSong" w:hAnsi="Times New Roman" w:cs="Times New Roman"/>
        </w:rPr>
        <w:t xml:space="preserve">investigation committee </w:t>
      </w:r>
      <w:r w:rsidR="004955C4" w:rsidRPr="009005DB">
        <w:rPr>
          <w:rFonts w:ascii="Times New Roman" w:eastAsia="STSong" w:hAnsi="Times New Roman" w:cs="Times New Roman"/>
        </w:rPr>
        <w:t>rel</w:t>
      </w:r>
      <w:r w:rsidR="006922B5" w:rsidRPr="009005DB">
        <w:rPr>
          <w:rFonts w:ascii="Times New Roman" w:eastAsia="STSong" w:hAnsi="Times New Roman" w:cs="Times New Roman"/>
        </w:rPr>
        <w:t>e</w:t>
      </w:r>
      <w:r w:rsidR="004955C4" w:rsidRPr="009005DB">
        <w:rPr>
          <w:rFonts w:ascii="Times New Roman" w:eastAsia="STSong" w:hAnsi="Times New Roman" w:cs="Times New Roman"/>
        </w:rPr>
        <w:t>ased</w:t>
      </w:r>
      <w:r w:rsidRPr="009005DB">
        <w:rPr>
          <w:rFonts w:ascii="Times New Roman" w:eastAsia="STSong" w:hAnsi="Times New Roman" w:cs="Times New Roman"/>
        </w:rPr>
        <w:t xml:space="preserve"> its preliminary findings </w:t>
      </w:r>
      <w:r w:rsidR="00D216F9" w:rsidRPr="009005DB">
        <w:rPr>
          <w:rFonts w:ascii="Times New Roman" w:eastAsia="STSong" w:hAnsi="Times New Roman" w:cs="Times New Roman"/>
        </w:rPr>
        <w:t xml:space="preserve">in the </w:t>
      </w:r>
      <w:r w:rsidRPr="009005DB">
        <w:rPr>
          <w:rFonts w:ascii="Times New Roman" w:eastAsia="STSong" w:hAnsi="Times New Roman" w:cs="Times New Roman"/>
        </w:rPr>
        <w:t>He</w:t>
      </w:r>
      <w:r w:rsidR="00D216F9" w:rsidRPr="009005DB">
        <w:rPr>
          <w:rFonts w:ascii="Times New Roman" w:eastAsia="STSong" w:hAnsi="Times New Roman" w:cs="Times New Roman"/>
        </w:rPr>
        <w:t xml:space="preserve"> </w:t>
      </w:r>
      <w:r w:rsidRPr="009005DB">
        <w:rPr>
          <w:rFonts w:ascii="Times New Roman" w:eastAsia="STSong" w:hAnsi="Times New Roman" w:cs="Times New Roman"/>
        </w:rPr>
        <w:t xml:space="preserve">case (Xinhua, 2019). </w:t>
      </w:r>
      <w:r w:rsidR="00D216F9" w:rsidRPr="009005DB">
        <w:rPr>
          <w:rFonts w:ascii="Times New Roman" w:eastAsia="STSong" w:hAnsi="Times New Roman" w:cs="Times New Roman"/>
        </w:rPr>
        <w:t xml:space="preserve">It reports that </w:t>
      </w:r>
      <w:r w:rsidR="006922B5" w:rsidRPr="009005DB">
        <w:rPr>
          <w:rFonts w:ascii="Times New Roman" w:eastAsia="STSong" w:hAnsi="Times New Roman" w:cs="Times New Roman"/>
        </w:rPr>
        <w:t xml:space="preserve">Mr. </w:t>
      </w:r>
      <w:r w:rsidRPr="009005DB">
        <w:rPr>
          <w:rFonts w:ascii="Times New Roman" w:eastAsia="STSong" w:hAnsi="Times New Roman" w:cs="Times New Roman"/>
        </w:rPr>
        <w:t xml:space="preserve">He </w:t>
      </w:r>
      <w:r w:rsidR="004955C4" w:rsidRPr="009005DB">
        <w:rPr>
          <w:rFonts w:ascii="Times New Roman" w:eastAsia="STSong" w:hAnsi="Times New Roman" w:cs="Times New Roman"/>
        </w:rPr>
        <w:t xml:space="preserve">had </w:t>
      </w:r>
      <w:r w:rsidRPr="009005DB">
        <w:rPr>
          <w:rFonts w:ascii="Times New Roman" w:eastAsia="STSong" w:hAnsi="Times New Roman" w:cs="Times New Roman"/>
        </w:rPr>
        <w:t xml:space="preserve">assembled a research team consisting of foreign and domestic </w:t>
      </w:r>
      <w:r w:rsidRPr="009005DB">
        <w:rPr>
          <w:rFonts w:ascii="Times New Roman" w:eastAsia="STSong" w:hAnsi="Times New Roman" w:cs="Times New Roman"/>
        </w:rPr>
        <w:lastRenderedPageBreak/>
        <w:t xml:space="preserve">researchers and started </w:t>
      </w:r>
      <w:r w:rsidR="006922B5" w:rsidRPr="009005DB">
        <w:rPr>
          <w:rFonts w:ascii="Times New Roman" w:eastAsia="STSong" w:hAnsi="Times New Roman" w:cs="Times New Roman"/>
        </w:rPr>
        <w:t xml:space="preserve">the </w:t>
      </w:r>
      <w:r w:rsidRPr="009005DB">
        <w:rPr>
          <w:rFonts w:ascii="Times New Roman" w:eastAsia="STSong" w:hAnsi="Times New Roman" w:cs="Times New Roman"/>
        </w:rPr>
        <w:t>project no late</w:t>
      </w:r>
      <w:r w:rsidR="00D216F9" w:rsidRPr="009005DB">
        <w:rPr>
          <w:rFonts w:ascii="Times New Roman" w:eastAsia="STSong" w:hAnsi="Times New Roman" w:cs="Times New Roman"/>
        </w:rPr>
        <w:t>r</w:t>
      </w:r>
      <w:r w:rsidRPr="009005DB">
        <w:rPr>
          <w:rFonts w:ascii="Times New Roman" w:eastAsia="STSong" w:hAnsi="Times New Roman" w:cs="Times New Roman"/>
        </w:rPr>
        <w:t xml:space="preserve"> than June 2016. The investigation stressed </w:t>
      </w:r>
      <w:r w:rsidR="006922B5" w:rsidRPr="009005DB">
        <w:rPr>
          <w:rFonts w:ascii="Times New Roman" w:eastAsia="STSong" w:hAnsi="Times New Roman" w:cs="Times New Roman"/>
        </w:rPr>
        <w:t xml:space="preserve">that Mr. He’s </w:t>
      </w:r>
      <w:r w:rsidRPr="009005DB">
        <w:rPr>
          <w:rFonts w:ascii="Times New Roman" w:eastAsia="STSong" w:hAnsi="Times New Roman" w:cs="Times New Roman"/>
        </w:rPr>
        <w:t xml:space="preserve">experiment using human genome editing to edit to-be-implemented </w:t>
      </w:r>
      <w:r w:rsidR="00D216F9" w:rsidRPr="009005DB">
        <w:rPr>
          <w:rFonts w:ascii="Times New Roman" w:eastAsia="STSong" w:hAnsi="Times New Roman" w:cs="Times New Roman"/>
        </w:rPr>
        <w:t xml:space="preserve">human </w:t>
      </w:r>
      <w:r w:rsidRPr="009005DB">
        <w:rPr>
          <w:rFonts w:ascii="Times New Roman" w:eastAsia="STSong" w:hAnsi="Times New Roman" w:cs="Times New Roman"/>
        </w:rPr>
        <w:t xml:space="preserve">embryos violated national regulations. It also revealed that </w:t>
      </w:r>
      <w:r w:rsidR="006922B5" w:rsidRPr="009005DB">
        <w:rPr>
          <w:rFonts w:ascii="Times New Roman" w:eastAsia="STSong" w:hAnsi="Times New Roman" w:cs="Times New Roman"/>
        </w:rPr>
        <w:t xml:space="preserve">Mr. He had </w:t>
      </w:r>
      <w:r w:rsidR="00D216F9" w:rsidRPr="009005DB">
        <w:rPr>
          <w:rFonts w:ascii="Times New Roman" w:eastAsia="STSong" w:hAnsi="Times New Roman" w:cs="Times New Roman"/>
        </w:rPr>
        <w:t xml:space="preserve">forged </w:t>
      </w:r>
      <w:r w:rsidR="006922B5" w:rsidRPr="009005DB">
        <w:rPr>
          <w:rFonts w:ascii="Times New Roman" w:eastAsia="STSong" w:hAnsi="Times New Roman" w:cs="Times New Roman"/>
        </w:rPr>
        <w:t xml:space="preserve">the </w:t>
      </w:r>
      <w:r w:rsidRPr="009005DB">
        <w:rPr>
          <w:rFonts w:ascii="Times New Roman" w:eastAsia="STSong" w:hAnsi="Times New Roman" w:cs="Times New Roman"/>
        </w:rPr>
        <w:t xml:space="preserve">ethics review approval. </w:t>
      </w:r>
      <w:r w:rsidR="006922B5" w:rsidRPr="009005DB">
        <w:rPr>
          <w:rFonts w:ascii="Times New Roman" w:eastAsia="STSong" w:hAnsi="Times New Roman" w:cs="Times New Roman"/>
        </w:rPr>
        <w:t>I</w:t>
      </w:r>
      <w:r w:rsidR="009A6F85" w:rsidRPr="009005DB">
        <w:rPr>
          <w:rFonts w:ascii="Times New Roman" w:eastAsia="STSong" w:hAnsi="Times New Roman" w:cs="Times New Roman"/>
        </w:rPr>
        <w:t xml:space="preserve">nclusion criteria </w:t>
      </w:r>
      <w:r w:rsidR="006922B5" w:rsidRPr="009005DB">
        <w:rPr>
          <w:rFonts w:ascii="Times New Roman" w:eastAsia="STSong" w:hAnsi="Times New Roman" w:cs="Times New Roman"/>
        </w:rPr>
        <w:t xml:space="preserve">for the test </w:t>
      </w:r>
      <w:r w:rsidRPr="009005DB">
        <w:rPr>
          <w:rFonts w:ascii="Times New Roman" w:eastAsia="STSong" w:hAnsi="Times New Roman" w:cs="Times New Roman"/>
        </w:rPr>
        <w:t xml:space="preserve">specified that </w:t>
      </w:r>
      <w:r w:rsidR="009A6F85" w:rsidRPr="009005DB">
        <w:rPr>
          <w:rFonts w:ascii="Times New Roman" w:eastAsia="STSong" w:hAnsi="Times New Roman" w:cs="Times New Roman"/>
        </w:rPr>
        <w:t xml:space="preserve">the </w:t>
      </w:r>
      <w:r w:rsidRPr="009005DB">
        <w:rPr>
          <w:rFonts w:ascii="Times New Roman" w:eastAsia="STSong" w:hAnsi="Times New Roman" w:cs="Times New Roman"/>
        </w:rPr>
        <w:t>to-be-enrolled husbands test HIV-positive</w:t>
      </w:r>
      <w:r w:rsidR="006922B5" w:rsidRPr="009005DB">
        <w:rPr>
          <w:rFonts w:ascii="Times New Roman" w:eastAsia="STSong" w:hAnsi="Times New Roman" w:cs="Times New Roman"/>
        </w:rPr>
        <w:t xml:space="preserve">, and </w:t>
      </w:r>
      <w:r w:rsidR="004955C4" w:rsidRPr="009005DB">
        <w:rPr>
          <w:rFonts w:ascii="Times New Roman" w:eastAsia="STSong" w:hAnsi="Times New Roman" w:cs="Times New Roman"/>
        </w:rPr>
        <w:t xml:space="preserve">that </w:t>
      </w:r>
      <w:r w:rsidRPr="009005DB">
        <w:rPr>
          <w:rFonts w:ascii="Times New Roman" w:eastAsia="STSong" w:hAnsi="Times New Roman" w:cs="Times New Roman"/>
        </w:rPr>
        <w:t xml:space="preserve">the wives </w:t>
      </w:r>
      <w:r w:rsidR="009A6F85" w:rsidRPr="009005DB">
        <w:rPr>
          <w:rFonts w:ascii="Times New Roman" w:eastAsia="STSong" w:hAnsi="Times New Roman" w:cs="Times New Roman"/>
        </w:rPr>
        <w:t xml:space="preserve">must be </w:t>
      </w:r>
      <w:r w:rsidRPr="009005DB">
        <w:rPr>
          <w:rFonts w:ascii="Times New Roman" w:eastAsia="STSong" w:hAnsi="Times New Roman" w:cs="Times New Roman"/>
        </w:rPr>
        <w:t xml:space="preserve">HIV-negative. </w:t>
      </w:r>
      <w:r w:rsidR="00030D52" w:rsidRPr="009005DB">
        <w:rPr>
          <w:rFonts w:ascii="Times New Roman" w:eastAsia="STSong" w:hAnsi="Times New Roman" w:cs="Times New Roman"/>
        </w:rPr>
        <w:t>Eight couples were recruited for treatment b</w:t>
      </w:r>
      <w:r w:rsidR="009A6F85" w:rsidRPr="009005DB">
        <w:rPr>
          <w:rFonts w:ascii="Times New Roman" w:eastAsia="STSong" w:hAnsi="Times New Roman" w:cs="Times New Roman"/>
        </w:rPr>
        <w:t xml:space="preserve">etween </w:t>
      </w:r>
      <w:r w:rsidRPr="009005DB">
        <w:rPr>
          <w:rFonts w:ascii="Times New Roman" w:eastAsia="STSong" w:hAnsi="Times New Roman" w:cs="Times New Roman"/>
        </w:rPr>
        <w:t xml:space="preserve">March 2017 </w:t>
      </w:r>
      <w:r w:rsidR="009A6F85" w:rsidRPr="009005DB">
        <w:rPr>
          <w:rFonts w:ascii="Times New Roman" w:eastAsia="STSong" w:hAnsi="Times New Roman" w:cs="Times New Roman"/>
        </w:rPr>
        <w:t xml:space="preserve">and </w:t>
      </w:r>
      <w:r w:rsidRPr="009005DB">
        <w:rPr>
          <w:rFonts w:ascii="Times New Roman" w:eastAsia="STSong" w:hAnsi="Times New Roman" w:cs="Times New Roman"/>
        </w:rPr>
        <w:t>November 2018. Genome editing was conducted in combination with IVF treatment. During the research</w:t>
      </w:r>
      <w:r w:rsidR="004955C4" w:rsidRPr="009005DB">
        <w:rPr>
          <w:rFonts w:ascii="Times New Roman" w:eastAsia="STSong" w:hAnsi="Times New Roman" w:cs="Times New Roman"/>
        </w:rPr>
        <w:t xml:space="preserve"> </w:t>
      </w:r>
      <w:r w:rsidRPr="009005DB">
        <w:rPr>
          <w:rFonts w:ascii="Times New Roman" w:eastAsia="STSong" w:hAnsi="Times New Roman" w:cs="Times New Roman"/>
        </w:rPr>
        <w:t xml:space="preserve">one couple withdrew. </w:t>
      </w:r>
      <w:r w:rsidR="009A6F85" w:rsidRPr="009005DB">
        <w:rPr>
          <w:rFonts w:ascii="Times New Roman" w:eastAsia="STSong" w:hAnsi="Times New Roman" w:cs="Times New Roman"/>
        </w:rPr>
        <w:t xml:space="preserve">Of </w:t>
      </w:r>
      <w:r w:rsidRPr="009005DB">
        <w:rPr>
          <w:rFonts w:ascii="Times New Roman" w:eastAsia="STSong" w:hAnsi="Times New Roman" w:cs="Times New Roman"/>
        </w:rPr>
        <w:t xml:space="preserve">the remaining seven couples, two female participants </w:t>
      </w:r>
      <w:r w:rsidR="009A6F85" w:rsidRPr="009005DB">
        <w:rPr>
          <w:rFonts w:ascii="Times New Roman" w:eastAsia="STSong" w:hAnsi="Times New Roman" w:cs="Times New Roman"/>
        </w:rPr>
        <w:t xml:space="preserve">became </w:t>
      </w:r>
      <w:r w:rsidRPr="009005DB">
        <w:rPr>
          <w:rFonts w:ascii="Times New Roman" w:eastAsia="STSong" w:hAnsi="Times New Roman" w:cs="Times New Roman"/>
        </w:rPr>
        <w:t>pregnant. One gave birth to Lulu and Nana</w:t>
      </w:r>
      <w:r w:rsidR="009A6F85" w:rsidRPr="009005DB">
        <w:rPr>
          <w:rFonts w:ascii="Times New Roman" w:eastAsia="STSong" w:hAnsi="Times New Roman" w:cs="Times New Roman"/>
        </w:rPr>
        <w:t xml:space="preserve">. As of this writing </w:t>
      </w:r>
      <w:r w:rsidRPr="009005DB">
        <w:rPr>
          <w:rFonts w:ascii="Times New Roman" w:eastAsia="STSong" w:hAnsi="Times New Roman" w:cs="Times New Roman"/>
        </w:rPr>
        <w:t xml:space="preserve">the other is expecting. The investigation concluded that </w:t>
      </w:r>
      <w:r w:rsidR="006922B5" w:rsidRPr="009005DB">
        <w:rPr>
          <w:rFonts w:ascii="Times New Roman" w:eastAsia="STSong" w:hAnsi="Times New Roman" w:cs="Times New Roman"/>
        </w:rPr>
        <w:t xml:space="preserve">Mr. He’s </w:t>
      </w:r>
      <w:r w:rsidRPr="009005DB">
        <w:rPr>
          <w:rFonts w:ascii="Times New Roman" w:eastAsia="STSong" w:hAnsi="Times New Roman" w:cs="Times New Roman"/>
        </w:rPr>
        <w:t xml:space="preserve">research violated scientific integrity and research ethics, broke </w:t>
      </w:r>
      <w:r w:rsidR="006121EA" w:rsidRPr="009005DB">
        <w:rPr>
          <w:rFonts w:ascii="Times New Roman" w:eastAsia="STSong" w:hAnsi="Times New Roman" w:cs="Times New Roman"/>
        </w:rPr>
        <w:t xml:space="preserve">applicable </w:t>
      </w:r>
      <w:r w:rsidRPr="009005DB">
        <w:rPr>
          <w:rFonts w:ascii="Times New Roman" w:eastAsia="STSong" w:hAnsi="Times New Roman" w:cs="Times New Roman"/>
        </w:rPr>
        <w:t xml:space="preserve">regulations, and </w:t>
      </w:r>
      <w:r w:rsidR="006121EA" w:rsidRPr="009005DB">
        <w:rPr>
          <w:rFonts w:ascii="Times New Roman" w:eastAsia="STSong" w:hAnsi="Times New Roman" w:cs="Times New Roman"/>
        </w:rPr>
        <w:t xml:space="preserve">had </w:t>
      </w:r>
      <w:r w:rsidRPr="009005DB">
        <w:rPr>
          <w:rFonts w:ascii="Times New Roman" w:eastAsia="STSong" w:hAnsi="Times New Roman" w:cs="Times New Roman"/>
        </w:rPr>
        <w:t xml:space="preserve">far-reaching adverse effects on science and society in, and outside of, China. </w:t>
      </w:r>
    </w:p>
    <w:p w14:paraId="5812B43B" w14:textId="77777777" w:rsidR="005E0480" w:rsidRPr="009005DB" w:rsidRDefault="005E0480" w:rsidP="009005DB">
      <w:pPr>
        <w:widowControl w:val="0"/>
        <w:autoSpaceDE w:val="0"/>
        <w:autoSpaceDN w:val="0"/>
        <w:adjustRightInd w:val="0"/>
        <w:spacing w:line="276" w:lineRule="auto"/>
        <w:jc w:val="both"/>
        <w:rPr>
          <w:rFonts w:ascii="Times New Roman" w:eastAsia="STSong" w:hAnsi="Times New Roman" w:cs="Times New Roman"/>
        </w:rPr>
      </w:pPr>
    </w:p>
    <w:p w14:paraId="60991A5E" w14:textId="3344EBF0" w:rsidR="003D67BF" w:rsidRPr="009005DB" w:rsidRDefault="006121EA"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rPr>
        <w:t>P</w:t>
      </w:r>
      <w:r w:rsidR="000726D2" w:rsidRPr="009005DB">
        <w:rPr>
          <w:rFonts w:ascii="Times New Roman" w:eastAsia="STSong" w:hAnsi="Times New Roman" w:cs="Times New Roman"/>
        </w:rPr>
        <w:t xml:space="preserve">ersonnel and institutions </w:t>
      </w:r>
      <w:r w:rsidRPr="009005DB">
        <w:rPr>
          <w:rFonts w:ascii="Times New Roman" w:eastAsia="STSong" w:hAnsi="Times New Roman" w:cs="Times New Roman"/>
        </w:rPr>
        <w:t xml:space="preserve">involved with him </w:t>
      </w:r>
      <w:r w:rsidR="000726D2" w:rsidRPr="009005DB">
        <w:rPr>
          <w:rFonts w:ascii="Times New Roman" w:eastAsia="STSong" w:hAnsi="Times New Roman" w:cs="Times New Roman"/>
        </w:rPr>
        <w:t>are</w:t>
      </w:r>
      <w:r w:rsidR="00282266" w:rsidRPr="009005DB">
        <w:rPr>
          <w:rFonts w:ascii="Times New Roman" w:eastAsia="STSong" w:hAnsi="Times New Roman" w:cs="Times New Roman"/>
        </w:rPr>
        <w:t xml:space="preserve"> now the subject of a criminal </w:t>
      </w:r>
      <w:r w:rsidR="000726D2" w:rsidRPr="009005DB">
        <w:rPr>
          <w:rFonts w:ascii="Times New Roman" w:eastAsia="STSong" w:hAnsi="Times New Roman" w:cs="Times New Roman"/>
        </w:rPr>
        <w:t>investigatio</w:t>
      </w:r>
      <w:r w:rsidR="00282266" w:rsidRPr="009005DB">
        <w:rPr>
          <w:rFonts w:ascii="Times New Roman" w:eastAsia="STSong" w:hAnsi="Times New Roman" w:cs="Times New Roman"/>
        </w:rPr>
        <w:t>n</w:t>
      </w:r>
      <w:r w:rsidR="000726D2" w:rsidRPr="009005DB">
        <w:rPr>
          <w:rFonts w:ascii="Times New Roman" w:eastAsia="STSong" w:hAnsi="Times New Roman" w:cs="Times New Roman"/>
        </w:rPr>
        <w:t xml:space="preserve">. The provincial government also announced </w:t>
      </w:r>
      <w:r w:rsidR="00282266" w:rsidRPr="009005DB">
        <w:rPr>
          <w:rFonts w:ascii="Times New Roman" w:eastAsia="STSong" w:hAnsi="Times New Roman" w:cs="Times New Roman"/>
        </w:rPr>
        <w:t xml:space="preserve">it would </w:t>
      </w:r>
      <w:r w:rsidR="000726D2" w:rsidRPr="009005DB">
        <w:rPr>
          <w:rFonts w:ascii="Times New Roman" w:eastAsia="STSong" w:hAnsi="Times New Roman" w:cs="Times New Roman"/>
        </w:rPr>
        <w:t>conduct observational studies and follow-up examination</w:t>
      </w:r>
      <w:r w:rsidR="00282266" w:rsidRPr="009005DB">
        <w:rPr>
          <w:rFonts w:ascii="Times New Roman" w:eastAsia="STSong" w:hAnsi="Times New Roman" w:cs="Times New Roman"/>
        </w:rPr>
        <w:t>s</w:t>
      </w:r>
      <w:r w:rsidR="000726D2" w:rsidRPr="009005DB">
        <w:rPr>
          <w:rFonts w:ascii="Times New Roman" w:eastAsia="STSong" w:hAnsi="Times New Roman" w:cs="Times New Roman"/>
        </w:rPr>
        <w:t xml:space="preserve"> of Lulu, </w:t>
      </w:r>
      <w:r w:rsidR="00282266" w:rsidRPr="009005DB">
        <w:rPr>
          <w:rFonts w:ascii="Times New Roman" w:eastAsia="STSong" w:hAnsi="Times New Roman" w:cs="Times New Roman"/>
        </w:rPr>
        <w:t xml:space="preserve">and </w:t>
      </w:r>
      <w:r w:rsidR="000726D2" w:rsidRPr="009005DB">
        <w:rPr>
          <w:rFonts w:ascii="Times New Roman" w:eastAsia="STSong" w:hAnsi="Times New Roman" w:cs="Times New Roman"/>
        </w:rPr>
        <w:t>Nana</w:t>
      </w:r>
      <w:r w:rsidR="00282266" w:rsidRPr="009005DB">
        <w:rPr>
          <w:rFonts w:ascii="Times New Roman" w:eastAsia="STSong" w:hAnsi="Times New Roman" w:cs="Times New Roman"/>
        </w:rPr>
        <w:t xml:space="preserve">, </w:t>
      </w:r>
      <w:r w:rsidR="000726D2" w:rsidRPr="009005DB">
        <w:rPr>
          <w:rFonts w:ascii="Times New Roman" w:eastAsia="STSong" w:hAnsi="Times New Roman" w:cs="Times New Roman"/>
        </w:rPr>
        <w:t xml:space="preserve">and the other pregnant female participant. These studies will be guided by </w:t>
      </w:r>
      <w:r w:rsidRPr="009005DB">
        <w:rPr>
          <w:rFonts w:ascii="Times New Roman" w:eastAsia="STSong" w:hAnsi="Times New Roman" w:cs="Times New Roman"/>
        </w:rPr>
        <w:t xml:space="preserve">applicable </w:t>
      </w:r>
      <w:r w:rsidR="000726D2" w:rsidRPr="009005DB">
        <w:rPr>
          <w:rFonts w:ascii="Times New Roman" w:eastAsia="STSong" w:hAnsi="Times New Roman" w:cs="Times New Roman"/>
        </w:rPr>
        <w:t xml:space="preserve">national regulatory agencies and coordinated among </w:t>
      </w:r>
      <w:r w:rsidRPr="009005DB">
        <w:rPr>
          <w:rFonts w:ascii="Times New Roman" w:eastAsia="STSong" w:hAnsi="Times New Roman" w:cs="Times New Roman"/>
        </w:rPr>
        <w:t xml:space="preserve">interested </w:t>
      </w:r>
      <w:r w:rsidR="000726D2" w:rsidRPr="009005DB">
        <w:rPr>
          <w:rFonts w:ascii="Times New Roman" w:eastAsia="STSong" w:hAnsi="Times New Roman" w:cs="Times New Roman"/>
        </w:rPr>
        <w:t xml:space="preserve">parties.  </w:t>
      </w:r>
    </w:p>
    <w:p w14:paraId="6C95674E" w14:textId="77777777" w:rsidR="005203BD" w:rsidRPr="009005DB" w:rsidRDefault="005203BD" w:rsidP="009005DB">
      <w:pPr>
        <w:spacing w:line="276" w:lineRule="auto"/>
        <w:jc w:val="both"/>
        <w:rPr>
          <w:rFonts w:ascii="Times New Roman" w:eastAsia="STSong" w:hAnsi="Times New Roman" w:cs="Times New Roman"/>
        </w:rPr>
      </w:pPr>
    </w:p>
    <w:p w14:paraId="3AA90F67" w14:textId="77777777" w:rsidR="00505E0F" w:rsidRPr="009005DB" w:rsidRDefault="000726D2"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rPr>
        <w:t xml:space="preserve">The primary investigation result is very simple. the further investigation is still on going. </w:t>
      </w:r>
    </w:p>
    <w:p w14:paraId="02C0A3D6" w14:textId="77777777" w:rsidR="007F6A58" w:rsidRPr="009005DB" w:rsidRDefault="007F6A58" w:rsidP="009005DB">
      <w:pPr>
        <w:spacing w:line="276" w:lineRule="auto"/>
        <w:jc w:val="both"/>
        <w:rPr>
          <w:rFonts w:ascii="Times New Roman" w:eastAsia="STSong" w:hAnsi="Times New Roman" w:cs="Times New Roman"/>
        </w:rPr>
      </w:pPr>
    </w:p>
    <w:p w14:paraId="3359EBCF" w14:textId="77777777" w:rsidR="000F4C4C" w:rsidRPr="00B56845" w:rsidRDefault="000726D2" w:rsidP="009005DB">
      <w:pPr>
        <w:pStyle w:val="ListParagraph"/>
        <w:numPr>
          <w:ilvl w:val="0"/>
          <w:numId w:val="2"/>
        </w:numPr>
        <w:spacing w:line="276" w:lineRule="auto"/>
        <w:ind w:firstLineChars="0"/>
        <w:jc w:val="both"/>
        <w:rPr>
          <w:rFonts w:ascii="Times New Roman" w:eastAsia="STSong" w:hAnsi="Times New Roman" w:cs="Times New Roman"/>
        </w:rPr>
      </w:pPr>
      <w:r w:rsidRPr="00B56845">
        <w:rPr>
          <w:rFonts w:ascii="Times New Roman" w:eastAsia="STSong" w:hAnsi="Times New Roman" w:cs="Times New Roman"/>
        </w:rPr>
        <w:t xml:space="preserve">Basic analysis and </w:t>
      </w:r>
      <w:r w:rsidR="00282266" w:rsidRPr="00B56845">
        <w:rPr>
          <w:rFonts w:ascii="Times New Roman" w:eastAsia="STSong" w:hAnsi="Times New Roman" w:cs="Times New Roman"/>
        </w:rPr>
        <w:t>update</w:t>
      </w:r>
    </w:p>
    <w:p w14:paraId="1BB83E58" w14:textId="77777777" w:rsidR="00067112" w:rsidRPr="009005DB" w:rsidRDefault="00067112" w:rsidP="009005DB">
      <w:pPr>
        <w:spacing w:line="276" w:lineRule="auto"/>
        <w:jc w:val="both"/>
        <w:rPr>
          <w:rFonts w:ascii="Times New Roman" w:eastAsia="STSong" w:hAnsi="Times New Roman" w:cs="Times New Roman"/>
          <w:lang w:val="en-GB"/>
        </w:rPr>
      </w:pPr>
    </w:p>
    <w:p w14:paraId="063C6DCB" w14:textId="77777777" w:rsidR="005F0FFA" w:rsidRPr="009005DB" w:rsidRDefault="00282266" w:rsidP="009005DB">
      <w:pPr>
        <w:pStyle w:val="ListParagraph"/>
        <w:numPr>
          <w:ilvl w:val="1"/>
          <w:numId w:val="2"/>
        </w:numPr>
        <w:spacing w:line="276" w:lineRule="auto"/>
        <w:ind w:firstLineChars="0"/>
        <w:rPr>
          <w:rFonts w:ascii="Times New Roman" w:eastAsia="STSong" w:hAnsi="Times New Roman" w:cs="Times New Roman"/>
        </w:rPr>
      </w:pPr>
      <w:r w:rsidRPr="009005DB">
        <w:rPr>
          <w:rFonts w:ascii="Times New Roman" w:eastAsia="STSong" w:hAnsi="Times New Roman" w:cs="Times New Roman"/>
        </w:rPr>
        <w:t xml:space="preserve">Medical community </w:t>
      </w:r>
      <w:r w:rsidR="000726D2" w:rsidRPr="009005DB">
        <w:rPr>
          <w:rFonts w:ascii="Times New Roman" w:eastAsia="STSong" w:hAnsi="Times New Roman" w:cs="Times New Roman"/>
        </w:rPr>
        <w:t>perspective</w:t>
      </w:r>
      <w:r w:rsidRPr="009005DB">
        <w:rPr>
          <w:rFonts w:ascii="Times New Roman" w:eastAsia="STSong" w:hAnsi="Times New Roman" w:cs="Times New Roman"/>
        </w:rPr>
        <w:t>s</w:t>
      </w:r>
    </w:p>
    <w:p w14:paraId="574CC495" w14:textId="76F5F28D" w:rsidR="00527E26" w:rsidRPr="009005DB" w:rsidRDefault="00162344" w:rsidP="009005DB">
      <w:pPr>
        <w:spacing w:line="276" w:lineRule="auto"/>
        <w:rPr>
          <w:rFonts w:ascii="Times New Roman" w:hAnsi="Times New Roman" w:cs="Times New Roman"/>
        </w:rPr>
      </w:pPr>
      <w:r w:rsidRPr="009005DB">
        <w:rPr>
          <w:rFonts w:ascii="Times New Roman" w:hAnsi="Times New Roman" w:cs="Times New Roman"/>
          <w:color w:val="202020"/>
          <w:shd w:val="clear" w:color="auto" w:fill="FFFFFF"/>
        </w:rPr>
        <w:t xml:space="preserve">Mr. </w:t>
      </w:r>
      <w:r w:rsidR="00527E26" w:rsidRPr="009005DB">
        <w:rPr>
          <w:rFonts w:ascii="Times New Roman" w:hAnsi="Times New Roman" w:cs="Times New Roman"/>
          <w:color w:val="202020"/>
          <w:shd w:val="clear" w:color="auto" w:fill="FFFFFF"/>
        </w:rPr>
        <w:t xml:space="preserve">He claimed he </w:t>
      </w:r>
      <w:r w:rsidR="006121EA" w:rsidRPr="009005DB">
        <w:rPr>
          <w:rFonts w:ascii="Times New Roman" w:hAnsi="Times New Roman" w:cs="Times New Roman"/>
          <w:color w:val="202020"/>
          <w:shd w:val="clear" w:color="auto" w:fill="FFFFFF"/>
        </w:rPr>
        <w:t xml:space="preserve">had </w:t>
      </w:r>
      <w:r w:rsidR="00527E26" w:rsidRPr="009005DB">
        <w:rPr>
          <w:rFonts w:ascii="Times New Roman" w:hAnsi="Times New Roman" w:cs="Times New Roman"/>
          <w:color w:val="202020"/>
          <w:shd w:val="clear" w:color="auto" w:fill="FFFFFF"/>
        </w:rPr>
        <w:t>edited the </w:t>
      </w:r>
      <w:r w:rsidR="00527E26" w:rsidRPr="009005DB">
        <w:rPr>
          <w:rStyle w:val="Emphasis"/>
          <w:rFonts w:ascii="Times New Roman" w:hAnsi="Times New Roman" w:cs="Times New Roman"/>
          <w:iCs w:val="0"/>
          <w:color w:val="202020"/>
          <w:shd w:val="clear" w:color="auto" w:fill="FFFFFF"/>
        </w:rPr>
        <w:t>CCR5</w:t>
      </w:r>
      <w:r w:rsidR="00527E26" w:rsidRPr="009005DB">
        <w:rPr>
          <w:rFonts w:ascii="Times New Roman" w:hAnsi="Times New Roman" w:cs="Times New Roman"/>
          <w:color w:val="202020"/>
          <w:shd w:val="clear" w:color="auto" w:fill="FFFFFF"/>
        </w:rPr>
        <w:t> gene to prevent HIV infection in the babies</w:t>
      </w:r>
      <w:r w:rsidRPr="009005DB">
        <w:rPr>
          <w:rFonts w:ascii="Times New Roman" w:hAnsi="Times New Roman" w:cs="Times New Roman"/>
          <w:color w:val="202020"/>
          <w:shd w:val="clear" w:color="auto" w:fill="FFFFFF"/>
        </w:rPr>
        <w:t xml:space="preserve"> when the </w:t>
      </w:r>
      <w:r w:rsidR="00527E26" w:rsidRPr="009005DB">
        <w:rPr>
          <w:rFonts w:ascii="Times New Roman" w:hAnsi="Times New Roman" w:cs="Times New Roman"/>
          <w:color w:val="202020"/>
          <w:shd w:val="clear" w:color="auto" w:fill="FFFFFF"/>
        </w:rPr>
        <w:t xml:space="preserve">father </w:t>
      </w:r>
      <w:r w:rsidRPr="009005DB">
        <w:rPr>
          <w:rFonts w:ascii="Times New Roman" w:hAnsi="Times New Roman" w:cs="Times New Roman"/>
          <w:color w:val="202020"/>
          <w:shd w:val="clear" w:color="auto" w:fill="FFFFFF"/>
        </w:rPr>
        <w:t xml:space="preserve">was </w:t>
      </w:r>
      <w:r w:rsidR="00527E26" w:rsidRPr="009005DB">
        <w:rPr>
          <w:rFonts w:ascii="Times New Roman" w:hAnsi="Times New Roman" w:cs="Times New Roman"/>
          <w:color w:val="202020"/>
          <w:shd w:val="clear" w:color="auto" w:fill="FFFFFF"/>
        </w:rPr>
        <w:t>a</w:t>
      </w:r>
      <w:r w:rsidR="00C504AD" w:rsidRPr="009005DB">
        <w:rPr>
          <w:rFonts w:ascii="Times New Roman" w:hAnsi="Times New Roman" w:cs="Times New Roman"/>
          <w:color w:val="202020"/>
          <w:shd w:val="clear" w:color="auto" w:fill="FFFFFF"/>
        </w:rPr>
        <w:t xml:space="preserve"> </w:t>
      </w:r>
      <w:r w:rsidR="00527E26" w:rsidRPr="009005DB">
        <w:rPr>
          <w:rFonts w:ascii="Times New Roman" w:hAnsi="Times New Roman" w:cs="Times New Roman"/>
          <w:color w:val="202020"/>
          <w:shd w:val="clear" w:color="auto" w:fill="FFFFFF"/>
        </w:rPr>
        <w:t>HIV carrier</w:t>
      </w:r>
      <w:r w:rsidRPr="009005DB">
        <w:rPr>
          <w:rFonts w:ascii="Times New Roman" w:hAnsi="Times New Roman" w:cs="Times New Roman"/>
          <w:color w:val="202020"/>
          <w:shd w:val="clear" w:color="auto" w:fill="FFFFFF"/>
        </w:rPr>
        <w:t xml:space="preserve">. The </w:t>
      </w:r>
      <w:r w:rsidR="00527E26" w:rsidRPr="009005DB">
        <w:rPr>
          <w:rFonts w:ascii="Times New Roman" w:hAnsi="Times New Roman" w:cs="Times New Roman"/>
          <w:color w:val="202020"/>
          <w:shd w:val="clear" w:color="auto" w:fill="FFFFFF"/>
        </w:rPr>
        <w:t>mother</w:t>
      </w:r>
      <w:r w:rsidR="006121EA" w:rsidRPr="009005DB">
        <w:rPr>
          <w:rFonts w:ascii="Times New Roman" w:hAnsi="Times New Roman" w:cs="Times New Roman"/>
          <w:color w:val="202020"/>
          <w:shd w:val="clear" w:color="auto" w:fill="FFFFFF"/>
        </w:rPr>
        <w:t>s were not infected</w:t>
      </w:r>
      <w:r w:rsidR="00527E26" w:rsidRPr="009005DB">
        <w:rPr>
          <w:rFonts w:ascii="Times New Roman" w:hAnsi="Times New Roman" w:cs="Times New Roman"/>
          <w:color w:val="202020"/>
          <w:shd w:val="clear" w:color="auto" w:fill="FFFFFF"/>
        </w:rPr>
        <w:t xml:space="preserve">. </w:t>
      </w:r>
      <w:r w:rsidR="00F97900" w:rsidRPr="009005DB">
        <w:rPr>
          <w:rFonts w:ascii="Times New Roman" w:hAnsi="Times New Roman" w:cs="Times New Roman"/>
          <w:color w:val="202020"/>
          <w:shd w:val="clear" w:color="auto" w:fill="FFFFFF"/>
        </w:rPr>
        <w:t xml:space="preserve">HIV-positive </w:t>
      </w:r>
      <w:r w:rsidR="006121EA" w:rsidRPr="009005DB">
        <w:rPr>
          <w:rFonts w:ascii="Times New Roman" w:hAnsi="Times New Roman" w:cs="Times New Roman"/>
          <w:color w:val="202020"/>
          <w:shd w:val="clear" w:color="auto" w:fill="FFFFFF"/>
        </w:rPr>
        <w:t xml:space="preserve">males can father non-HIV </w:t>
      </w:r>
      <w:r w:rsidR="00F97900" w:rsidRPr="009005DB">
        <w:rPr>
          <w:rFonts w:ascii="Times New Roman" w:hAnsi="Times New Roman" w:cs="Times New Roman"/>
          <w:color w:val="202020"/>
          <w:shd w:val="clear" w:color="auto" w:fill="FFFFFF"/>
        </w:rPr>
        <w:t xml:space="preserve">babies using established Assisted Reproductive Technology (ART) </w:t>
      </w:r>
      <w:r w:rsidRPr="009005DB">
        <w:rPr>
          <w:rFonts w:ascii="Times New Roman" w:hAnsi="Times New Roman" w:cs="Times New Roman"/>
          <w:color w:val="202020"/>
          <w:shd w:val="clear" w:color="auto" w:fill="FFFFFF"/>
        </w:rPr>
        <w:t xml:space="preserve">which has </w:t>
      </w:r>
      <w:r w:rsidR="00F97900" w:rsidRPr="009005DB">
        <w:rPr>
          <w:rFonts w:ascii="Times New Roman" w:hAnsi="Times New Roman" w:cs="Times New Roman"/>
          <w:color w:val="202020"/>
          <w:shd w:val="clear" w:color="auto" w:fill="FFFFFF"/>
        </w:rPr>
        <w:t xml:space="preserve">a </w:t>
      </w:r>
      <w:r w:rsidRPr="009005DB">
        <w:rPr>
          <w:rFonts w:ascii="Times New Roman" w:hAnsi="Times New Roman" w:cs="Times New Roman"/>
          <w:color w:val="202020"/>
          <w:shd w:val="clear" w:color="auto" w:fill="FFFFFF"/>
        </w:rPr>
        <w:t xml:space="preserve">very </w:t>
      </w:r>
      <w:r w:rsidR="00F97900" w:rsidRPr="009005DB">
        <w:rPr>
          <w:rFonts w:ascii="Times New Roman" w:hAnsi="Times New Roman" w:cs="Times New Roman"/>
          <w:color w:val="202020"/>
          <w:shd w:val="clear" w:color="auto" w:fill="FFFFFF"/>
        </w:rPr>
        <w:t xml:space="preserve">high success rate. </w:t>
      </w:r>
      <w:r w:rsidRPr="009005DB">
        <w:rPr>
          <w:rFonts w:ascii="Times New Roman" w:hAnsi="Times New Roman" w:cs="Times New Roman"/>
          <w:color w:val="202020"/>
          <w:shd w:val="clear" w:color="auto" w:fill="FFFFFF"/>
        </w:rPr>
        <w:t>S</w:t>
      </w:r>
      <w:r w:rsidR="00527E26" w:rsidRPr="009005DB">
        <w:rPr>
          <w:rFonts w:ascii="Times New Roman" w:hAnsi="Times New Roman" w:cs="Times New Roman"/>
          <w:color w:val="202020"/>
          <w:shd w:val="clear" w:color="auto" w:fill="FFFFFF"/>
        </w:rPr>
        <w:t xml:space="preserve">cientists in </w:t>
      </w:r>
      <w:r w:rsidR="006121EA" w:rsidRPr="009005DB">
        <w:rPr>
          <w:rFonts w:ascii="Times New Roman" w:hAnsi="Times New Roman" w:cs="Times New Roman"/>
          <w:color w:val="202020"/>
          <w:shd w:val="clear" w:color="auto" w:fill="FFFFFF"/>
        </w:rPr>
        <w:t xml:space="preserve">the </w:t>
      </w:r>
      <w:r w:rsidR="00527E26" w:rsidRPr="009005DB">
        <w:rPr>
          <w:rFonts w:ascii="Times New Roman" w:hAnsi="Times New Roman" w:cs="Times New Roman"/>
          <w:color w:val="202020"/>
          <w:shd w:val="clear" w:color="auto" w:fill="FFFFFF"/>
        </w:rPr>
        <w:t>gene editing area commonly regard such gene edit</w:t>
      </w:r>
      <w:r w:rsidR="007D70AA" w:rsidRPr="009005DB">
        <w:rPr>
          <w:rFonts w:ascii="Times New Roman" w:hAnsi="Times New Roman" w:cs="Times New Roman"/>
          <w:color w:val="202020"/>
          <w:shd w:val="clear" w:color="auto" w:fill="FFFFFF"/>
        </w:rPr>
        <w:t>i</w:t>
      </w:r>
      <w:r w:rsidR="00527E26" w:rsidRPr="009005DB">
        <w:rPr>
          <w:rFonts w:ascii="Times New Roman" w:hAnsi="Times New Roman" w:cs="Times New Roman"/>
          <w:color w:val="202020"/>
          <w:shd w:val="clear" w:color="auto" w:fill="FFFFFF"/>
        </w:rPr>
        <w:t xml:space="preserve">ng embryos is completely unnecessary to prevent HIV transmission to the fetus. </w:t>
      </w:r>
      <w:r w:rsidRPr="009005DB">
        <w:rPr>
          <w:rFonts w:ascii="Times New Roman" w:hAnsi="Times New Roman" w:cs="Times New Roman"/>
          <w:color w:val="202020"/>
          <w:shd w:val="clear" w:color="auto" w:fill="FFFFFF"/>
        </w:rPr>
        <w:t xml:space="preserve">In </w:t>
      </w:r>
      <w:r w:rsidR="00527E26" w:rsidRPr="009005DB">
        <w:rPr>
          <w:rFonts w:ascii="Times New Roman" w:hAnsi="Times New Roman" w:cs="Times New Roman"/>
          <w:color w:val="202020"/>
          <w:shd w:val="clear" w:color="auto" w:fill="FFFFFF"/>
        </w:rPr>
        <w:t xml:space="preserve">considering </w:t>
      </w:r>
      <w:r w:rsidRPr="009005DB">
        <w:rPr>
          <w:rFonts w:ascii="Times New Roman" w:hAnsi="Times New Roman" w:cs="Times New Roman"/>
          <w:color w:val="202020"/>
          <w:shd w:val="clear" w:color="auto" w:fill="FFFFFF"/>
        </w:rPr>
        <w:t xml:space="preserve">possible </w:t>
      </w:r>
      <w:r w:rsidR="00527E26" w:rsidRPr="009005DB">
        <w:rPr>
          <w:rFonts w:ascii="Times New Roman" w:hAnsi="Times New Roman" w:cs="Times New Roman"/>
          <w:color w:val="202020"/>
          <w:shd w:val="clear" w:color="auto" w:fill="FFFFFF"/>
        </w:rPr>
        <w:t xml:space="preserve">future immunity to HIV, simply avoiding potential risk of HIV exposure </w:t>
      </w:r>
      <w:r w:rsidRPr="009005DB">
        <w:rPr>
          <w:rFonts w:ascii="Times New Roman" w:hAnsi="Times New Roman" w:cs="Times New Roman"/>
          <w:color w:val="202020"/>
          <w:shd w:val="clear" w:color="auto" w:fill="FFFFFF"/>
        </w:rPr>
        <w:t xml:space="preserve">is sufficient </w:t>
      </w:r>
      <w:r w:rsidR="00527E26" w:rsidRPr="009005DB">
        <w:rPr>
          <w:rFonts w:ascii="Times New Roman" w:hAnsi="Times New Roman" w:cs="Times New Roman"/>
          <w:color w:val="202020"/>
          <w:shd w:val="clear" w:color="auto" w:fill="FFFFFF"/>
        </w:rPr>
        <w:t xml:space="preserve">for most people. Therefore, editing early embryos </w:t>
      </w:r>
      <w:r w:rsidRPr="009005DB">
        <w:rPr>
          <w:rFonts w:ascii="Times New Roman" w:hAnsi="Times New Roman" w:cs="Times New Roman"/>
          <w:color w:val="202020"/>
          <w:shd w:val="clear" w:color="auto" w:fill="FFFFFF"/>
        </w:rPr>
        <w:t xml:space="preserve">will </w:t>
      </w:r>
      <w:r w:rsidR="00527E26" w:rsidRPr="009005DB">
        <w:rPr>
          <w:rFonts w:ascii="Times New Roman" w:hAnsi="Times New Roman" w:cs="Times New Roman"/>
          <w:color w:val="202020"/>
          <w:shd w:val="clear" w:color="auto" w:fill="FFFFFF"/>
        </w:rPr>
        <w:t xml:space="preserve">not benefit the babies, while </w:t>
      </w:r>
      <w:r w:rsidRPr="009005DB">
        <w:rPr>
          <w:rFonts w:ascii="Times New Roman" w:hAnsi="Times New Roman" w:cs="Times New Roman"/>
          <w:color w:val="202020"/>
          <w:shd w:val="clear" w:color="auto" w:fill="FFFFFF"/>
        </w:rPr>
        <w:t xml:space="preserve">it does </w:t>
      </w:r>
      <w:r w:rsidR="00527E26" w:rsidRPr="009005DB">
        <w:rPr>
          <w:rFonts w:ascii="Times New Roman" w:hAnsi="Times New Roman" w:cs="Times New Roman"/>
          <w:color w:val="202020"/>
          <w:shd w:val="clear" w:color="auto" w:fill="FFFFFF"/>
        </w:rPr>
        <w:t>pos</w:t>
      </w:r>
      <w:r w:rsidR="006121EA" w:rsidRPr="009005DB">
        <w:rPr>
          <w:rFonts w:ascii="Times New Roman" w:hAnsi="Times New Roman" w:cs="Times New Roman"/>
          <w:color w:val="202020"/>
          <w:shd w:val="clear" w:color="auto" w:fill="FFFFFF"/>
        </w:rPr>
        <w:t>e</w:t>
      </w:r>
      <w:r w:rsidR="00527E26" w:rsidRPr="009005DB">
        <w:rPr>
          <w:rFonts w:ascii="Times New Roman" w:hAnsi="Times New Roman" w:cs="Times New Roman"/>
          <w:color w:val="202020"/>
          <w:shd w:val="clear" w:color="auto" w:fill="FFFFFF"/>
        </w:rPr>
        <w:t xml:space="preserve"> potentially serious risks on multiple fronts, which we will discuss next.</w:t>
      </w:r>
      <w:r w:rsidR="00527E26" w:rsidRPr="009005DB">
        <w:rPr>
          <w:rFonts w:ascii="Times New Roman" w:eastAsiaTheme="minorEastAsia" w:hAnsi="Times New Roman" w:cs="Times New Roman"/>
          <w:color w:val="202020"/>
          <w:shd w:val="clear" w:color="auto" w:fill="FFFFFF"/>
        </w:rPr>
        <w:t xml:space="preserve"> (Wang H, 2019)</w:t>
      </w:r>
    </w:p>
    <w:p w14:paraId="371E7F0A" w14:textId="77777777" w:rsidR="00067112" w:rsidRPr="009005DB" w:rsidRDefault="00067112" w:rsidP="009005DB">
      <w:pPr>
        <w:spacing w:line="276" w:lineRule="auto"/>
        <w:rPr>
          <w:rFonts w:ascii="Times New Roman" w:eastAsia="STSong" w:hAnsi="Times New Roman" w:cs="Times New Roman"/>
        </w:rPr>
      </w:pPr>
    </w:p>
    <w:p w14:paraId="1DC40E2C" w14:textId="7C3F5080" w:rsidR="00527E26" w:rsidRPr="00B56845" w:rsidRDefault="005E5B59" w:rsidP="009005DB">
      <w:pPr>
        <w:pStyle w:val="ListParagraph"/>
        <w:numPr>
          <w:ilvl w:val="1"/>
          <w:numId w:val="2"/>
        </w:numPr>
        <w:spacing w:line="276" w:lineRule="auto"/>
        <w:ind w:firstLineChars="0"/>
        <w:jc w:val="both"/>
        <w:rPr>
          <w:rFonts w:ascii="Times New Roman" w:eastAsia="STSong" w:hAnsi="Times New Roman" w:cs="Times New Roman"/>
          <w:lang w:val="en-GB"/>
        </w:rPr>
      </w:pPr>
      <w:r w:rsidRPr="009005DB">
        <w:rPr>
          <w:rFonts w:ascii="Times New Roman" w:eastAsia="STSong" w:hAnsi="Times New Roman" w:cs="Times New Roman"/>
          <w:lang w:val="en-GB"/>
        </w:rPr>
        <w:t>G</w:t>
      </w:r>
      <w:r w:rsidR="000726D2" w:rsidRPr="009005DB">
        <w:rPr>
          <w:rFonts w:ascii="Times New Roman" w:eastAsia="STSong" w:hAnsi="Times New Roman" w:cs="Times New Roman"/>
          <w:lang w:val="en-GB"/>
        </w:rPr>
        <w:t>aps between local regulation</w:t>
      </w:r>
      <w:r w:rsidRPr="009005DB">
        <w:rPr>
          <w:rFonts w:ascii="Times New Roman" w:eastAsia="STSong" w:hAnsi="Times New Roman" w:cs="Times New Roman"/>
          <w:lang w:val="en-GB"/>
        </w:rPr>
        <w:t>s</w:t>
      </w:r>
      <w:r w:rsidR="000726D2" w:rsidRPr="009005DB">
        <w:rPr>
          <w:rFonts w:ascii="Times New Roman" w:eastAsia="STSong" w:hAnsi="Times New Roman" w:cs="Times New Roman"/>
          <w:lang w:val="en-GB"/>
        </w:rPr>
        <w:t xml:space="preserve"> and international guidelines</w:t>
      </w:r>
    </w:p>
    <w:p w14:paraId="0560741F" w14:textId="3DAA93B1" w:rsidR="00BF21EE" w:rsidRPr="009005DB" w:rsidRDefault="000726D2"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lang w:val="en-GB"/>
        </w:rPr>
        <w:t>Scien</w:t>
      </w:r>
      <w:r w:rsidR="00282266" w:rsidRPr="009005DB">
        <w:rPr>
          <w:rFonts w:ascii="Times New Roman" w:eastAsia="STSong" w:hAnsi="Times New Roman" w:cs="Times New Roman"/>
          <w:lang w:val="en-GB"/>
        </w:rPr>
        <w:t xml:space="preserve">ce </w:t>
      </w:r>
      <w:r w:rsidR="00C72C66" w:rsidRPr="009005DB">
        <w:rPr>
          <w:rFonts w:ascii="Times New Roman" w:eastAsia="STSong" w:hAnsi="Times New Roman" w:cs="Times New Roman"/>
          <w:lang w:val="en-GB"/>
        </w:rPr>
        <w:t xml:space="preserve">is </w:t>
      </w:r>
      <w:r w:rsidRPr="009005DB">
        <w:rPr>
          <w:rFonts w:ascii="Times New Roman" w:eastAsia="STSong" w:hAnsi="Times New Roman" w:cs="Times New Roman"/>
          <w:lang w:val="en-GB"/>
        </w:rPr>
        <w:t>a global community</w:t>
      </w:r>
      <w:r w:rsidR="00282266" w:rsidRPr="009005DB">
        <w:rPr>
          <w:rFonts w:ascii="Times New Roman" w:eastAsia="STSong" w:hAnsi="Times New Roman" w:cs="Times New Roman"/>
          <w:lang w:val="en-GB"/>
        </w:rPr>
        <w:t>. M</w:t>
      </w:r>
      <w:r w:rsidRPr="009005DB">
        <w:rPr>
          <w:rFonts w:ascii="Times New Roman" w:eastAsia="STSong" w:hAnsi="Times New Roman" w:cs="Times New Roman"/>
          <w:lang w:val="en-GB"/>
        </w:rPr>
        <w:t xml:space="preserve">any scientists </w:t>
      </w:r>
      <w:r w:rsidR="00282266" w:rsidRPr="009005DB">
        <w:rPr>
          <w:rFonts w:ascii="Times New Roman" w:eastAsia="STSong" w:hAnsi="Times New Roman" w:cs="Times New Roman"/>
          <w:lang w:val="en-GB"/>
        </w:rPr>
        <w:t xml:space="preserve">outside China have </w:t>
      </w:r>
      <w:r w:rsidRPr="009005DB">
        <w:rPr>
          <w:rFonts w:ascii="Times New Roman" w:eastAsia="STSong" w:hAnsi="Times New Roman" w:cs="Times New Roman"/>
          <w:lang w:val="en-GB"/>
        </w:rPr>
        <w:t xml:space="preserve">expressed deep </w:t>
      </w:r>
      <w:r w:rsidR="00282266" w:rsidRPr="009005DB">
        <w:rPr>
          <w:rFonts w:ascii="Times New Roman" w:eastAsia="STSong" w:hAnsi="Times New Roman" w:cs="Times New Roman"/>
          <w:lang w:val="en-GB"/>
        </w:rPr>
        <w:t>concerns</w:t>
      </w:r>
      <w:r w:rsidRPr="009005DB">
        <w:rPr>
          <w:rFonts w:ascii="Times New Roman" w:eastAsia="STSong" w:hAnsi="Times New Roman" w:cs="Times New Roman"/>
          <w:lang w:val="en-GB"/>
        </w:rPr>
        <w:t xml:space="preserve">. </w:t>
      </w:r>
      <w:r w:rsidR="00C72C66" w:rsidRPr="009005DB">
        <w:rPr>
          <w:rFonts w:ascii="Times New Roman" w:eastAsia="STSong" w:hAnsi="Times New Roman" w:cs="Times New Roman"/>
          <w:lang w:val="en-GB"/>
        </w:rPr>
        <w:t xml:space="preserve">One scientist </w:t>
      </w:r>
      <w:r w:rsidRPr="009005DB">
        <w:rPr>
          <w:rFonts w:ascii="Times New Roman" w:eastAsia="STSong" w:hAnsi="Times New Roman" w:cs="Times New Roman"/>
          <w:lang w:val="en-GB"/>
        </w:rPr>
        <w:t xml:space="preserve">called </w:t>
      </w:r>
      <w:r w:rsidR="00C72C66" w:rsidRPr="009005DB">
        <w:rPr>
          <w:rFonts w:ascii="Times New Roman" w:eastAsia="STSong" w:hAnsi="Times New Roman" w:cs="Times New Roman"/>
          <w:lang w:val="en-GB"/>
        </w:rPr>
        <w:t xml:space="preserve">him </w:t>
      </w:r>
      <w:r w:rsidR="00282266" w:rsidRPr="009005DB">
        <w:rPr>
          <w:rFonts w:ascii="Times New Roman" w:eastAsia="STSong" w:hAnsi="Times New Roman" w:cs="Times New Roman"/>
          <w:lang w:val="en-GB"/>
        </w:rPr>
        <w:t>“</w:t>
      </w:r>
      <w:r w:rsidRPr="009005DB">
        <w:rPr>
          <w:rFonts w:ascii="Times New Roman" w:eastAsia="STSong" w:hAnsi="Times New Roman" w:cs="Times New Roman"/>
          <w:lang w:val="en-GB"/>
        </w:rPr>
        <w:t>rogue</w:t>
      </w:r>
      <w:r w:rsidR="00282266" w:rsidRPr="009005DB">
        <w:rPr>
          <w:rFonts w:ascii="Times New Roman" w:eastAsia="STSong" w:hAnsi="Times New Roman" w:cs="Times New Roman"/>
          <w:lang w:val="en-GB"/>
        </w:rPr>
        <w:t>”</w:t>
      </w:r>
      <w:r w:rsidRPr="009005DB">
        <w:rPr>
          <w:rFonts w:ascii="Times New Roman" w:eastAsia="STSong" w:hAnsi="Times New Roman" w:cs="Times New Roman"/>
          <w:lang w:val="en-GB"/>
        </w:rPr>
        <w:t xml:space="preserve">: “Some U.S. researchers </w:t>
      </w:r>
      <w:proofErr w:type="spellStart"/>
      <w:r w:rsidRPr="009005DB">
        <w:rPr>
          <w:rFonts w:ascii="Times New Roman" w:eastAsia="STSong" w:hAnsi="Times New Roman" w:cs="Times New Roman"/>
          <w:lang w:val="en-GB"/>
        </w:rPr>
        <w:t>kne</w:t>
      </w:r>
      <w:proofErr w:type="spellEnd"/>
      <w:r w:rsidRPr="009005DB">
        <w:rPr>
          <w:rFonts w:ascii="Times New Roman" w:eastAsia="STSong" w:hAnsi="Times New Roman" w:cs="Times New Roman"/>
        </w:rPr>
        <w:t>w of a Chinese scientist’s intentions to implant edited embryos but were unable to stop him. Now scientific institutions are trying to devise global safeguards</w:t>
      </w:r>
      <w:r w:rsidR="005E5B59" w:rsidRPr="009005DB">
        <w:rPr>
          <w:rFonts w:ascii="Times New Roman" w:eastAsia="STSong" w:hAnsi="Times New Roman" w:cs="Times New Roman"/>
        </w:rPr>
        <w:t>.</w:t>
      </w:r>
      <w:r w:rsidRPr="009005DB">
        <w:rPr>
          <w:rFonts w:ascii="Times New Roman" w:eastAsia="STSong" w:hAnsi="Times New Roman" w:cs="Times New Roman"/>
        </w:rPr>
        <w:t xml:space="preserve">” (Pam </w:t>
      </w:r>
      <w:proofErr w:type="spellStart"/>
      <w:r w:rsidRPr="009005DB">
        <w:rPr>
          <w:rFonts w:ascii="Times New Roman" w:eastAsia="STSong" w:hAnsi="Times New Roman" w:cs="Times New Roman"/>
        </w:rPr>
        <w:t>Belluck</w:t>
      </w:r>
      <w:proofErr w:type="spellEnd"/>
      <w:r w:rsidRPr="009005DB">
        <w:rPr>
          <w:rFonts w:ascii="Times New Roman" w:eastAsia="STSong" w:hAnsi="Times New Roman" w:cs="Times New Roman"/>
        </w:rPr>
        <w:t>, 2019).</w:t>
      </w:r>
    </w:p>
    <w:p w14:paraId="60537D56" w14:textId="77777777" w:rsidR="000F4C4C" w:rsidRPr="009005DB" w:rsidRDefault="000F4C4C" w:rsidP="009005DB">
      <w:pPr>
        <w:spacing w:line="276" w:lineRule="auto"/>
        <w:jc w:val="both"/>
        <w:rPr>
          <w:rFonts w:ascii="Times New Roman" w:eastAsia="STSong" w:hAnsi="Times New Roman" w:cs="Times New Roman"/>
        </w:rPr>
      </w:pPr>
    </w:p>
    <w:p w14:paraId="4EAF5565" w14:textId="424B0233" w:rsidR="00282266" w:rsidRPr="00EB5096" w:rsidRDefault="00C72C66"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lang w:val="en-GB"/>
        </w:rPr>
        <w:t xml:space="preserve">The </w:t>
      </w:r>
      <w:r w:rsidR="000726D2" w:rsidRPr="009005DB">
        <w:rPr>
          <w:rFonts w:ascii="Times New Roman" w:eastAsia="STSong" w:hAnsi="Times New Roman" w:cs="Times New Roman"/>
          <w:lang w:val="en-GB"/>
        </w:rPr>
        <w:t xml:space="preserve">universities </w:t>
      </w:r>
      <w:r w:rsidR="00282266" w:rsidRPr="009005DB">
        <w:rPr>
          <w:rFonts w:ascii="Times New Roman" w:eastAsia="STSong" w:hAnsi="Times New Roman" w:cs="Times New Roman"/>
          <w:lang w:val="en-GB"/>
        </w:rPr>
        <w:t xml:space="preserve">where </w:t>
      </w:r>
      <w:r w:rsidRPr="009005DB">
        <w:rPr>
          <w:rFonts w:ascii="Times New Roman" w:eastAsia="STSong" w:hAnsi="Times New Roman" w:cs="Times New Roman"/>
          <w:lang w:val="en-GB"/>
        </w:rPr>
        <w:t>Mr. H</w:t>
      </w:r>
      <w:r w:rsidR="005E5B59" w:rsidRPr="009005DB">
        <w:rPr>
          <w:rFonts w:ascii="Times New Roman" w:eastAsia="STSong" w:hAnsi="Times New Roman" w:cs="Times New Roman"/>
          <w:lang w:val="en-GB"/>
        </w:rPr>
        <w:t xml:space="preserve">e </w:t>
      </w:r>
      <w:r w:rsidR="000726D2" w:rsidRPr="009005DB">
        <w:rPr>
          <w:rFonts w:ascii="Times New Roman" w:eastAsia="STSong" w:hAnsi="Times New Roman" w:cs="Times New Roman"/>
          <w:lang w:val="en-GB"/>
        </w:rPr>
        <w:t>studied abroad, Stanford and Rice</w:t>
      </w:r>
      <w:r w:rsidR="00282266" w:rsidRPr="009005DB">
        <w:rPr>
          <w:rFonts w:ascii="Times New Roman" w:eastAsia="STSong" w:hAnsi="Times New Roman" w:cs="Times New Roman"/>
          <w:lang w:val="en-GB"/>
        </w:rPr>
        <w:t>,</w:t>
      </w:r>
      <w:r w:rsidR="000726D2" w:rsidRPr="009005DB">
        <w:rPr>
          <w:rFonts w:ascii="Times New Roman" w:eastAsia="STSong" w:hAnsi="Times New Roman" w:cs="Times New Roman"/>
          <w:lang w:val="en-GB"/>
        </w:rPr>
        <w:t xml:space="preserve"> responded </w:t>
      </w:r>
      <w:r w:rsidR="00162344" w:rsidRPr="009005DB">
        <w:rPr>
          <w:rFonts w:ascii="Times New Roman" w:eastAsia="STSong" w:hAnsi="Times New Roman" w:cs="Times New Roman"/>
          <w:lang w:val="en-GB"/>
        </w:rPr>
        <w:t xml:space="preserve">by stating </w:t>
      </w:r>
      <w:r w:rsidR="000726D2" w:rsidRPr="009005DB">
        <w:rPr>
          <w:rFonts w:ascii="Times New Roman" w:eastAsia="STSong" w:hAnsi="Times New Roman" w:cs="Times New Roman"/>
          <w:lang w:val="en-GB"/>
        </w:rPr>
        <w:t>that they are investigati</w:t>
      </w:r>
      <w:r w:rsidR="00282266" w:rsidRPr="009005DB">
        <w:rPr>
          <w:rFonts w:ascii="Times New Roman" w:eastAsia="STSong" w:hAnsi="Times New Roman" w:cs="Times New Roman"/>
          <w:lang w:val="en-GB"/>
        </w:rPr>
        <w:t>ng</w:t>
      </w:r>
      <w:r w:rsidR="000726D2" w:rsidRPr="009005DB">
        <w:rPr>
          <w:rFonts w:ascii="Times New Roman" w:eastAsia="STSong" w:hAnsi="Times New Roman" w:cs="Times New Roman"/>
          <w:lang w:val="en-GB"/>
        </w:rPr>
        <w:t xml:space="preserve">. Stanford </w:t>
      </w:r>
      <w:r w:rsidRPr="009005DB">
        <w:rPr>
          <w:rFonts w:ascii="Times New Roman" w:eastAsia="STSong" w:hAnsi="Times New Roman" w:cs="Times New Roman"/>
          <w:lang w:val="en-GB"/>
        </w:rPr>
        <w:t>said:</w:t>
      </w:r>
      <w:r w:rsidR="000726D2" w:rsidRPr="009005DB">
        <w:rPr>
          <w:rFonts w:ascii="Times New Roman" w:eastAsia="STSong" w:hAnsi="Times New Roman" w:cs="Times New Roman"/>
          <w:lang w:val="en-GB"/>
        </w:rPr>
        <w:t xml:space="preserve"> “We have a review under way of the circumstances around </w:t>
      </w:r>
      <w:r w:rsidR="005E1F42" w:rsidRPr="009005DB">
        <w:rPr>
          <w:rFonts w:ascii="Times New Roman" w:eastAsia="STSong" w:hAnsi="Times New Roman" w:cs="Times New Roman"/>
          <w:lang w:val="en-GB"/>
        </w:rPr>
        <w:t>M</w:t>
      </w:r>
      <w:r w:rsidR="000726D2" w:rsidRPr="009005DB">
        <w:rPr>
          <w:rFonts w:ascii="Times New Roman" w:eastAsia="STSong" w:hAnsi="Times New Roman" w:cs="Times New Roman"/>
          <w:lang w:val="en-GB"/>
        </w:rPr>
        <w:t xml:space="preserve">r. He’s interactions with researchers at the university,” said </w:t>
      </w:r>
      <w:r w:rsidR="000726D2" w:rsidRPr="009005DB">
        <w:rPr>
          <w:rFonts w:ascii="Times New Roman" w:eastAsia="STSong" w:hAnsi="Times New Roman" w:cs="Times New Roman"/>
          <w:lang w:val="en-GB"/>
        </w:rPr>
        <w:lastRenderedPageBreak/>
        <w:t>spokesperson Ernest Miranda” (</w:t>
      </w:r>
      <w:hyperlink r:id="rId7" w:history="1">
        <w:r w:rsidR="000726D2" w:rsidRPr="009005DB">
          <w:rPr>
            <w:rFonts w:ascii="Times New Roman" w:eastAsia="STSong" w:hAnsi="Times New Roman" w:cs="Times New Roman"/>
            <w:lang w:val="en-GB"/>
          </w:rPr>
          <w:t>Antonio Regalado</w:t>
        </w:r>
      </w:hyperlink>
      <w:r w:rsidR="000726D2" w:rsidRPr="009005DB">
        <w:rPr>
          <w:rFonts w:ascii="Times New Roman" w:eastAsia="STSong" w:hAnsi="Times New Roman" w:cs="Times New Roman"/>
          <w:lang w:val="en-GB"/>
        </w:rPr>
        <w:t xml:space="preserve">, 2019). </w:t>
      </w:r>
      <w:r w:rsidR="00EB5096">
        <w:rPr>
          <w:rFonts w:ascii="Times New Roman" w:eastAsia="STSong" w:hAnsi="Times New Roman" w:cs="Times New Roman"/>
          <w:lang w:val="en-GB"/>
        </w:rPr>
        <w:t>Recently,</w:t>
      </w:r>
      <w:r w:rsidR="00EB5096" w:rsidRPr="00EB5096">
        <w:rPr>
          <w:rFonts w:ascii="Times New Roman" w:eastAsia="STSong" w:hAnsi="Times New Roman" w:cs="Times New Roman"/>
        </w:rPr>
        <w:t xml:space="preserve"> </w:t>
      </w:r>
      <w:r w:rsidR="00FC004C" w:rsidRPr="00EB5096">
        <w:rPr>
          <w:rFonts w:ascii="Times New Roman" w:eastAsia="STSong" w:hAnsi="Times New Roman" w:cs="Times New Roman"/>
        </w:rPr>
        <w:t>Stanford clears its researchers in CRISPR-baby scandal</w:t>
      </w:r>
      <w:r w:rsidR="00EB5096">
        <w:rPr>
          <w:rFonts w:ascii="Times New Roman" w:eastAsia="STSong" w:hAnsi="Times New Roman" w:cs="Times New Roman"/>
        </w:rPr>
        <w:t>, and</w:t>
      </w:r>
      <w:r w:rsidR="00EB5096" w:rsidRPr="00EB5096">
        <w:rPr>
          <w:rFonts w:ascii="Times New Roman" w:eastAsia="STSong" w:hAnsi="Times New Roman" w:cs="Times New Roman"/>
          <w:lang w:val="en-GB"/>
        </w:rPr>
        <w:t xml:space="preserve"> </w:t>
      </w:r>
      <w:r w:rsidR="00FC004C" w:rsidRPr="00EB5096">
        <w:rPr>
          <w:rFonts w:ascii="Times New Roman" w:eastAsia="STSong" w:hAnsi="Times New Roman" w:cs="Times New Roman"/>
          <w:lang w:val="en-GB"/>
        </w:rPr>
        <w:t>University says its scientists did not aid controversial research in China</w:t>
      </w:r>
      <w:r w:rsidR="00EB5096">
        <w:rPr>
          <w:rFonts w:ascii="Times New Roman" w:eastAsia="STSong" w:hAnsi="Times New Roman" w:cs="Times New Roman" w:hint="eastAsia"/>
        </w:rPr>
        <w:t>.</w:t>
      </w:r>
    </w:p>
    <w:p w14:paraId="376BD4FD" w14:textId="127C4E61" w:rsidR="0008691B" w:rsidRPr="009005DB" w:rsidRDefault="000726D2"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lang w:val="en-GB"/>
        </w:rPr>
        <w:t xml:space="preserve">No </w:t>
      </w:r>
      <w:r w:rsidR="00282266" w:rsidRPr="009005DB">
        <w:rPr>
          <w:rFonts w:ascii="Times New Roman" w:eastAsia="STSong" w:hAnsi="Times New Roman" w:cs="Times New Roman"/>
          <w:lang w:val="en-GB"/>
        </w:rPr>
        <w:t xml:space="preserve">other </w:t>
      </w:r>
      <w:r w:rsidR="00EB5096">
        <w:rPr>
          <w:rFonts w:ascii="Times New Roman" w:eastAsia="STSong" w:hAnsi="Times New Roman" w:cs="Times New Roman"/>
          <w:lang w:val="en-GB"/>
        </w:rPr>
        <w:t xml:space="preserve">new </w:t>
      </w:r>
      <w:r w:rsidRPr="009005DB">
        <w:rPr>
          <w:rFonts w:ascii="Times New Roman" w:eastAsia="STSong" w:hAnsi="Times New Roman" w:cs="Times New Roman"/>
          <w:lang w:val="en-GB"/>
        </w:rPr>
        <w:t xml:space="preserve">investigation results are available </w:t>
      </w:r>
      <w:r w:rsidR="00282266" w:rsidRPr="009005DB">
        <w:rPr>
          <w:rFonts w:ascii="Times New Roman" w:eastAsia="STSong" w:hAnsi="Times New Roman" w:cs="Times New Roman"/>
          <w:lang w:val="en-GB"/>
        </w:rPr>
        <w:t>at the time of this writing</w:t>
      </w:r>
      <w:r w:rsidRPr="009005DB">
        <w:rPr>
          <w:rFonts w:ascii="Times New Roman" w:eastAsia="STSong" w:hAnsi="Times New Roman" w:cs="Times New Roman"/>
          <w:lang w:val="en-GB"/>
        </w:rPr>
        <w:t xml:space="preserve">. </w:t>
      </w:r>
    </w:p>
    <w:p w14:paraId="3ED6CAD2" w14:textId="77777777" w:rsidR="0008691B" w:rsidRPr="009005DB" w:rsidRDefault="0008691B" w:rsidP="009005DB">
      <w:pPr>
        <w:spacing w:line="276" w:lineRule="auto"/>
        <w:jc w:val="both"/>
        <w:rPr>
          <w:rFonts w:ascii="Times New Roman" w:eastAsia="STSong" w:hAnsi="Times New Roman" w:cs="Times New Roman"/>
        </w:rPr>
      </w:pPr>
    </w:p>
    <w:p w14:paraId="512FBD1E" w14:textId="2EC18768" w:rsidR="002972A7" w:rsidRPr="009005DB" w:rsidRDefault="000726D2"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rPr>
        <w:t xml:space="preserve">Behind the gene-editing case, there is </w:t>
      </w:r>
      <w:r w:rsidR="00282266" w:rsidRPr="009005DB">
        <w:rPr>
          <w:rFonts w:ascii="Times New Roman" w:eastAsia="STSong" w:hAnsi="Times New Roman" w:cs="Times New Roman"/>
        </w:rPr>
        <w:t xml:space="preserve">a </w:t>
      </w:r>
      <w:r w:rsidRPr="009005DB">
        <w:rPr>
          <w:rFonts w:ascii="Times New Roman" w:eastAsia="STSong" w:hAnsi="Times New Roman" w:cs="Times New Roman"/>
        </w:rPr>
        <w:t>hidden issue not discussed widely</w:t>
      </w:r>
      <w:r w:rsidR="00282266" w:rsidRPr="009005DB">
        <w:rPr>
          <w:rFonts w:ascii="Times New Roman" w:eastAsia="STSong" w:hAnsi="Times New Roman" w:cs="Times New Roman"/>
        </w:rPr>
        <w:t xml:space="preserve">. It is </w:t>
      </w:r>
      <w:r w:rsidRPr="009005DB">
        <w:rPr>
          <w:rFonts w:ascii="Times New Roman" w:eastAsia="STSong" w:hAnsi="Times New Roman" w:cs="Times New Roman"/>
        </w:rPr>
        <w:t>whether Lulu and Nana</w:t>
      </w:r>
      <w:r w:rsidR="00282266" w:rsidRPr="009005DB">
        <w:rPr>
          <w:rFonts w:ascii="Times New Roman" w:eastAsia="STSong" w:hAnsi="Times New Roman" w:cs="Times New Roman"/>
        </w:rPr>
        <w:t>’s parents</w:t>
      </w:r>
      <w:r w:rsidRPr="009005DB">
        <w:rPr>
          <w:rFonts w:ascii="Times New Roman" w:eastAsia="STSong" w:hAnsi="Times New Roman" w:cs="Times New Roman"/>
        </w:rPr>
        <w:t xml:space="preserve"> </w:t>
      </w:r>
      <w:r w:rsidR="00162344" w:rsidRPr="009005DB">
        <w:rPr>
          <w:rFonts w:ascii="Times New Roman" w:eastAsia="STSong" w:hAnsi="Times New Roman" w:cs="Times New Roman"/>
        </w:rPr>
        <w:t xml:space="preserve">had </w:t>
      </w:r>
      <w:r w:rsidRPr="009005DB">
        <w:rPr>
          <w:rFonts w:ascii="Times New Roman" w:eastAsia="STSong" w:hAnsi="Times New Roman" w:cs="Times New Roman"/>
        </w:rPr>
        <w:t>right to make the decision to remove CCR5 to avoid HIV infection? Parents should and need make decision</w:t>
      </w:r>
      <w:r w:rsidR="00E1042C" w:rsidRPr="009005DB">
        <w:rPr>
          <w:rFonts w:ascii="Times New Roman" w:eastAsia="STSong" w:hAnsi="Times New Roman" w:cs="Times New Roman"/>
        </w:rPr>
        <w:t>s</w:t>
      </w:r>
      <w:r w:rsidRPr="009005DB">
        <w:rPr>
          <w:rFonts w:ascii="Times New Roman" w:eastAsia="STSong" w:hAnsi="Times New Roman" w:cs="Times New Roman"/>
        </w:rPr>
        <w:t xml:space="preserve"> for children. The point is that if the parents did</w:t>
      </w:r>
      <w:r w:rsidR="00E1042C" w:rsidRPr="009005DB">
        <w:rPr>
          <w:rFonts w:ascii="Times New Roman" w:eastAsia="STSong" w:hAnsi="Times New Roman" w:cs="Times New Roman"/>
        </w:rPr>
        <w:t xml:space="preserve"> not act in </w:t>
      </w:r>
      <w:r w:rsidRPr="009005DB">
        <w:rPr>
          <w:rFonts w:ascii="Times New Roman" w:eastAsia="STSong" w:hAnsi="Times New Roman" w:cs="Times New Roman"/>
        </w:rPr>
        <w:t xml:space="preserve">the best interest of child, then </w:t>
      </w:r>
      <w:r w:rsidR="00E1042C" w:rsidRPr="009005DB">
        <w:rPr>
          <w:rFonts w:ascii="Times New Roman" w:eastAsia="STSong" w:hAnsi="Times New Roman" w:cs="Times New Roman"/>
        </w:rPr>
        <w:t xml:space="preserve">the government is </w:t>
      </w:r>
      <w:r w:rsidRPr="009005DB">
        <w:rPr>
          <w:rFonts w:ascii="Times New Roman" w:eastAsia="STSong" w:hAnsi="Times New Roman" w:cs="Times New Roman"/>
        </w:rPr>
        <w:t>usually reluctant to involve</w:t>
      </w:r>
      <w:r w:rsidR="00E1042C" w:rsidRPr="009005DB">
        <w:rPr>
          <w:rFonts w:ascii="Times New Roman" w:eastAsia="STSong" w:hAnsi="Times New Roman" w:cs="Times New Roman"/>
        </w:rPr>
        <w:t xml:space="preserve"> itself</w:t>
      </w:r>
      <w:r w:rsidRPr="009005DB">
        <w:rPr>
          <w:rFonts w:ascii="Times New Roman" w:eastAsia="STSong" w:hAnsi="Times New Roman" w:cs="Times New Roman"/>
        </w:rPr>
        <w:t xml:space="preserve">, especially in </w:t>
      </w:r>
      <w:r w:rsidR="00E1042C" w:rsidRPr="009005DB">
        <w:rPr>
          <w:rFonts w:ascii="Times New Roman" w:eastAsia="STSong" w:hAnsi="Times New Roman" w:cs="Times New Roman"/>
        </w:rPr>
        <w:t xml:space="preserve">a </w:t>
      </w:r>
      <w:r w:rsidRPr="009005DB">
        <w:rPr>
          <w:rFonts w:ascii="Times New Roman" w:eastAsia="STSong" w:hAnsi="Times New Roman" w:cs="Times New Roman"/>
        </w:rPr>
        <w:t>medical context. Though this phenomenon is not limited in China, some cases have revealed its problems and its disadvantage, and this debate has not aroused the sense among society in China.</w:t>
      </w:r>
    </w:p>
    <w:p w14:paraId="374A5D31" w14:textId="7DE2FF63" w:rsidR="00C37B10" w:rsidRPr="009005DB" w:rsidRDefault="00C37B10" w:rsidP="009005DB">
      <w:pPr>
        <w:spacing w:line="276" w:lineRule="auto"/>
        <w:jc w:val="both"/>
        <w:rPr>
          <w:rFonts w:ascii="Times New Roman" w:eastAsia="STSong" w:hAnsi="Times New Roman" w:cs="Times New Roman"/>
        </w:rPr>
      </w:pPr>
    </w:p>
    <w:p w14:paraId="6F1C0534" w14:textId="42578A9D" w:rsidR="005C0D4E" w:rsidRPr="009005DB" w:rsidRDefault="001640DC"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rPr>
        <w:t>N</w:t>
      </w:r>
      <w:r w:rsidR="000726D2" w:rsidRPr="009005DB">
        <w:rPr>
          <w:rFonts w:ascii="Times New Roman" w:eastAsia="STSong" w:hAnsi="Times New Roman" w:cs="Times New Roman"/>
        </w:rPr>
        <w:t>ational</w:t>
      </w:r>
      <w:r w:rsidRPr="009005DB">
        <w:rPr>
          <w:rFonts w:ascii="Times New Roman" w:eastAsia="STSong" w:hAnsi="Times New Roman" w:cs="Times New Roman"/>
        </w:rPr>
        <w:t>ly</w:t>
      </w:r>
      <w:r w:rsidR="000726D2" w:rsidRPr="009005DB">
        <w:rPr>
          <w:rFonts w:ascii="Times New Roman" w:eastAsia="STSong" w:hAnsi="Times New Roman" w:cs="Times New Roman"/>
        </w:rPr>
        <w:t>, the most</w:t>
      </w:r>
      <w:r w:rsidRPr="009005DB">
        <w:rPr>
          <w:rFonts w:ascii="Times New Roman" w:eastAsia="STSong" w:hAnsi="Times New Roman" w:cs="Times New Roman"/>
        </w:rPr>
        <w:t xml:space="preserve"> recent call </w:t>
      </w:r>
      <w:r w:rsidR="000726D2" w:rsidRPr="009005DB">
        <w:rPr>
          <w:rFonts w:ascii="Times New Roman" w:eastAsia="STSong" w:hAnsi="Times New Roman" w:cs="Times New Roman"/>
        </w:rPr>
        <w:t>is for suggestion</w:t>
      </w:r>
      <w:r w:rsidRPr="009005DB">
        <w:rPr>
          <w:rFonts w:ascii="Times New Roman" w:eastAsia="STSong" w:hAnsi="Times New Roman" w:cs="Times New Roman"/>
        </w:rPr>
        <w:t xml:space="preserve">s and </w:t>
      </w:r>
      <w:r w:rsidR="000726D2" w:rsidRPr="009005DB">
        <w:rPr>
          <w:rFonts w:ascii="Times New Roman" w:eastAsia="STSong" w:hAnsi="Times New Roman" w:cs="Times New Roman"/>
        </w:rPr>
        <w:t xml:space="preserve">recommendations </w:t>
      </w:r>
      <w:r w:rsidRPr="009005DB">
        <w:rPr>
          <w:rFonts w:ascii="Times New Roman" w:eastAsia="STSong" w:hAnsi="Times New Roman" w:cs="Times New Roman"/>
        </w:rPr>
        <w:t xml:space="preserve">for a </w:t>
      </w:r>
      <w:r w:rsidR="000726D2" w:rsidRPr="009005DB">
        <w:rPr>
          <w:rFonts w:ascii="Times New Roman" w:eastAsia="STSong" w:hAnsi="Times New Roman" w:cs="Times New Roman"/>
        </w:rPr>
        <w:t>“Regulation on clinical us</w:t>
      </w:r>
      <w:r w:rsidRPr="009005DB">
        <w:rPr>
          <w:rFonts w:ascii="Times New Roman" w:eastAsia="STSong" w:hAnsi="Times New Roman" w:cs="Times New Roman"/>
        </w:rPr>
        <w:t>es</w:t>
      </w:r>
      <w:r w:rsidR="000726D2" w:rsidRPr="009005DB">
        <w:rPr>
          <w:rFonts w:ascii="Times New Roman" w:eastAsia="STSong" w:hAnsi="Times New Roman" w:cs="Times New Roman"/>
        </w:rPr>
        <w:t xml:space="preserve"> of new biomedical technolog</w:t>
      </w:r>
      <w:r w:rsidRPr="009005DB">
        <w:rPr>
          <w:rFonts w:ascii="Times New Roman" w:eastAsia="STSong" w:hAnsi="Times New Roman" w:cs="Times New Roman"/>
        </w:rPr>
        <w:t>ies</w:t>
      </w:r>
      <w:r w:rsidR="000726D2" w:rsidRPr="009005DB">
        <w:rPr>
          <w:rFonts w:ascii="Times New Roman" w:eastAsia="STSong" w:hAnsi="Times New Roman" w:cs="Times New Roman"/>
        </w:rPr>
        <w:t xml:space="preserve">” issued by </w:t>
      </w:r>
      <w:r w:rsidRPr="009005DB">
        <w:rPr>
          <w:rFonts w:ascii="Times New Roman" w:eastAsia="STSong" w:hAnsi="Times New Roman" w:cs="Times New Roman"/>
        </w:rPr>
        <w:t xml:space="preserve">the </w:t>
      </w:r>
      <w:r w:rsidR="000726D2" w:rsidRPr="009005DB">
        <w:rPr>
          <w:rFonts w:ascii="Times New Roman" w:eastAsia="STSong" w:hAnsi="Times New Roman" w:cs="Times New Roman"/>
        </w:rPr>
        <w:t xml:space="preserve">National Health Commission on </w:t>
      </w:r>
      <w:r w:rsidRPr="009005DB">
        <w:rPr>
          <w:rFonts w:ascii="Times New Roman" w:eastAsia="STSong" w:hAnsi="Times New Roman" w:cs="Times New Roman"/>
        </w:rPr>
        <w:t xml:space="preserve">26 February </w:t>
      </w:r>
      <w:r w:rsidR="000726D2" w:rsidRPr="009005DB">
        <w:rPr>
          <w:rFonts w:ascii="Times New Roman" w:eastAsia="STSong" w:hAnsi="Times New Roman" w:cs="Times New Roman"/>
        </w:rPr>
        <w:t>2019. Th</w:t>
      </w:r>
      <w:r w:rsidR="00BD276D" w:rsidRPr="009005DB">
        <w:rPr>
          <w:rFonts w:ascii="Times New Roman" w:eastAsia="STSong" w:hAnsi="Times New Roman" w:cs="Times New Roman"/>
        </w:rPr>
        <w:t xml:space="preserve">is </w:t>
      </w:r>
      <w:r w:rsidR="000726D2" w:rsidRPr="009005DB">
        <w:rPr>
          <w:rFonts w:ascii="Times New Roman" w:eastAsia="STSong" w:hAnsi="Times New Roman" w:cs="Times New Roman"/>
        </w:rPr>
        <w:t>update</w:t>
      </w:r>
      <w:r w:rsidR="00BD276D" w:rsidRPr="009005DB">
        <w:rPr>
          <w:rFonts w:ascii="Times New Roman" w:eastAsia="STSong" w:hAnsi="Times New Roman" w:cs="Times New Roman"/>
        </w:rPr>
        <w:t>d</w:t>
      </w:r>
      <w:r w:rsidR="000726D2" w:rsidRPr="009005DB">
        <w:rPr>
          <w:rFonts w:ascii="Times New Roman" w:eastAsia="STSong" w:hAnsi="Times New Roman" w:cs="Times New Roman"/>
        </w:rPr>
        <w:t xml:space="preserve"> regulation </w:t>
      </w:r>
      <w:r w:rsidR="00F96DF2" w:rsidRPr="009005DB">
        <w:rPr>
          <w:rFonts w:ascii="Times New Roman" w:eastAsia="STSong" w:hAnsi="Times New Roman" w:cs="Times New Roman"/>
        </w:rPr>
        <w:t xml:space="preserve">has </w:t>
      </w:r>
      <w:r w:rsidR="000726D2" w:rsidRPr="009005DB">
        <w:rPr>
          <w:rFonts w:ascii="Times New Roman" w:eastAsia="STSong" w:hAnsi="Times New Roman" w:cs="Times New Roman"/>
        </w:rPr>
        <w:t>63</w:t>
      </w:r>
      <w:r w:rsidR="00F96DF2" w:rsidRPr="009005DB">
        <w:rPr>
          <w:rFonts w:ascii="Times New Roman" w:eastAsia="STSong" w:hAnsi="Times New Roman" w:cs="Times New Roman"/>
        </w:rPr>
        <w:t xml:space="preserve"> parts</w:t>
      </w:r>
      <w:r w:rsidR="00BD276D" w:rsidRPr="009005DB">
        <w:rPr>
          <w:rFonts w:ascii="Times New Roman" w:eastAsia="STSong" w:hAnsi="Times New Roman" w:cs="Times New Roman"/>
        </w:rPr>
        <w:t xml:space="preserve">. A </w:t>
      </w:r>
      <w:r w:rsidR="000726D2" w:rsidRPr="009005DB">
        <w:rPr>
          <w:rFonts w:ascii="Times New Roman" w:eastAsia="STSong" w:hAnsi="Times New Roman" w:cs="Times New Roman"/>
        </w:rPr>
        <w:t>two layer-management mechanism is</w:t>
      </w:r>
      <w:r w:rsidR="00BD276D" w:rsidRPr="009005DB">
        <w:rPr>
          <w:rFonts w:ascii="Times New Roman" w:eastAsia="STSong" w:hAnsi="Times New Roman" w:cs="Times New Roman"/>
        </w:rPr>
        <w:t xml:space="preserve"> proposed</w:t>
      </w:r>
      <w:r w:rsidR="000726D2" w:rsidRPr="009005DB">
        <w:rPr>
          <w:rFonts w:ascii="Times New Roman" w:eastAsia="STSong" w:hAnsi="Times New Roman" w:cs="Times New Roman"/>
        </w:rPr>
        <w:t xml:space="preserve">. For high risk biomedical technology, </w:t>
      </w:r>
      <w:r w:rsidR="00BD276D" w:rsidRPr="009005DB">
        <w:rPr>
          <w:rFonts w:ascii="Times New Roman" w:eastAsia="STSong" w:hAnsi="Times New Roman" w:cs="Times New Roman"/>
        </w:rPr>
        <w:t xml:space="preserve">which includes </w:t>
      </w:r>
      <w:r w:rsidR="000726D2" w:rsidRPr="009005DB">
        <w:rPr>
          <w:rFonts w:ascii="Times New Roman" w:eastAsia="STSong" w:hAnsi="Times New Roman" w:cs="Times New Roman"/>
        </w:rPr>
        <w:t xml:space="preserve">gene-editing, </w:t>
      </w:r>
      <w:r w:rsidR="0043154A" w:rsidRPr="009005DB">
        <w:rPr>
          <w:rFonts w:ascii="Times New Roman" w:eastAsia="STSong" w:hAnsi="Times New Roman" w:cs="Times New Roman"/>
        </w:rPr>
        <w:t xml:space="preserve">the research </w:t>
      </w:r>
      <w:r w:rsidR="00BD276D" w:rsidRPr="009005DB">
        <w:rPr>
          <w:rFonts w:ascii="Times New Roman" w:eastAsia="STSong" w:hAnsi="Times New Roman" w:cs="Times New Roman"/>
        </w:rPr>
        <w:t xml:space="preserve">must be </w:t>
      </w:r>
      <w:r w:rsidR="000726D2" w:rsidRPr="009005DB">
        <w:rPr>
          <w:rFonts w:ascii="Times New Roman" w:eastAsia="STSong" w:hAnsi="Times New Roman" w:cs="Times New Roman"/>
        </w:rPr>
        <w:t xml:space="preserve">reviewed first </w:t>
      </w:r>
      <w:r w:rsidR="00BD276D" w:rsidRPr="009005DB">
        <w:rPr>
          <w:rFonts w:ascii="Times New Roman" w:eastAsia="STSong" w:hAnsi="Times New Roman" w:cs="Times New Roman"/>
        </w:rPr>
        <w:t xml:space="preserve">at the </w:t>
      </w:r>
      <w:r w:rsidR="000726D2" w:rsidRPr="009005DB">
        <w:rPr>
          <w:rFonts w:ascii="Times New Roman" w:eastAsia="STSong" w:hAnsi="Times New Roman" w:cs="Times New Roman"/>
        </w:rPr>
        <w:t xml:space="preserve">provincial level and then submitted to </w:t>
      </w:r>
      <w:r w:rsidR="00BD276D" w:rsidRPr="009005DB">
        <w:rPr>
          <w:rFonts w:ascii="Times New Roman" w:eastAsia="STSong" w:hAnsi="Times New Roman" w:cs="Times New Roman"/>
        </w:rPr>
        <w:t xml:space="preserve">the </w:t>
      </w:r>
      <w:r w:rsidR="000726D2" w:rsidRPr="009005DB">
        <w:rPr>
          <w:rFonts w:ascii="Times New Roman" w:eastAsia="STSong" w:hAnsi="Times New Roman" w:cs="Times New Roman"/>
        </w:rPr>
        <w:t xml:space="preserve">national health agency for review. If the new biomedical technology is safe and effective, </w:t>
      </w:r>
      <w:r w:rsidR="00BD276D" w:rsidRPr="009005DB">
        <w:rPr>
          <w:rFonts w:ascii="Times New Roman" w:eastAsia="STSong" w:hAnsi="Times New Roman" w:cs="Times New Roman"/>
        </w:rPr>
        <w:t xml:space="preserve">a </w:t>
      </w:r>
      <w:r w:rsidR="000726D2" w:rsidRPr="009005DB">
        <w:rPr>
          <w:rFonts w:ascii="Times New Roman" w:eastAsia="STSong" w:hAnsi="Times New Roman" w:cs="Times New Roman"/>
        </w:rPr>
        <w:t xml:space="preserve">local institution that </w:t>
      </w:r>
      <w:r w:rsidR="00BD276D" w:rsidRPr="009005DB">
        <w:rPr>
          <w:rFonts w:ascii="Times New Roman" w:eastAsia="STSong" w:hAnsi="Times New Roman" w:cs="Times New Roman"/>
        </w:rPr>
        <w:t xml:space="preserve">has </w:t>
      </w:r>
      <w:r w:rsidR="000726D2" w:rsidRPr="009005DB">
        <w:rPr>
          <w:rFonts w:ascii="Times New Roman" w:eastAsia="STSong" w:hAnsi="Times New Roman" w:cs="Times New Roman"/>
        </w:rPr>
        <w:t>implemented the research can apply to the provincial government for</w:t>
      </w:r>
      <w:r w:rsidR="00BD276D" w:rsidRPr="009005DB">
        <w:rPr>
          <w:rFonts w:ascii="Times New Roman" w:eastAsia="STSong" w:hAnsi="Times New Roman" w:cs="Times New Roman"/>
        </w:rPr>
        <w:t xml:space="preserve"> clinical applications of tested technologies. Additionally</w:t>
      </w:r>
      <w:r w:rsidR="000726D2" w:rsidRPr="009005DB">
        <w:rPr>
          <w:rFonts w:ascii="Times New Roman" w:eastAsia="STSong" w:hAnsi="Times New Roman" w:cs="Times New Roman"/>
        </w:rPr>
        <w:t xml:space="preserve">, </w:t>
      </w:r>
      <w:r w:rsidR="0040404D" w:rsidRPr="009005DB">
        <w:rPr>
          <w:rFonts w:ascii="Times New Roman" w:eastAsia="STSong" w:hAnsi="Times New Roman" w:cs="Times New Roman"/>
        </w:rPr>
        <w:t xml:space="preserve">it </w:t>
      </w:r>
      <w:r w:rsidR="000726D2" w:rsidRPr="009005DB">
        <w:rPr>
          <w:rFonts w:ascii="Times New Roman" w:eastAsia="STSong" w:hAnsi="Times New Roman" w:cs="Times New Roman"/>
        </w:rPr>
        <w:t>clear</w:t>
      </w:r>
      <w:r w:rsidR="0040404D" w:rsidRPr="009005DB">
        <w:rPr>
          <w:rFonts w:ascii="Times New Roman" w:eastAsia="STSong" w:hAnsi="Times New Roman" w:cs="Times New Roman"/>
        </w:rPr>
        <w:t>ly indicate that the</w:t>
      </w:r>
      <w:r w:rsidR="000726D2" w:rsidRPr="009005DB">
        <w:rPr>
          <w:rFonts w:ascii="Times New Roman" w:eastAsia="STSong" w:hAnsi="Times New Roman" w:cs="Times New Roman"/>
        </w:rPr>
        <w:t xml:space="preserve"> legal responsibilities </w:t>
      </w:r>
      <w:r w:rsidR="00BD276D" w:rsidRPr="009005DB">
        <w:rPr>
          <w:rFonts w:ascii="Times New Roman" w:eastAsia="STSong" w:hAnsi="Times New Roman" w:cs="Times New Roman"/>
        </w:rPr>
        <w:t xml:space="preserve">are now </w:t>
      </w:r>
      <w:r w:rsidR="00582A05" w:rsidRPr="009005DB">
        <w:rPr>
          <w:rFonts w:ascii="Times New Roman" w:eastAsia="STSong" w:hAnsi="Times New Roman" w:cs="Times New Roman"/>
        </w:rPr>
        <w:t>shouldered on</w:t>
      </w:r>
      <w:r w:rsidR="000726D2" w:rsidRPr="009005DB">
        <w:rPr>
          <w:rFonts w:ascii="Times New Roman" w:eastAsia="STSong" w:hAnsi="Times New Roman" w:cs="Times New Roman"/>
        </w:rPr>
        <w:t xml:space="preserve"> institution</w:t>
      </w:r>
      <w:r w:rsidR="00BD276D" w:rsidRPr="009005DB">
        <w:rPr>
          <w:rFonts w:ascii="Times New Roman" w:eastAsia="STSong" w:hAnsi="Times New Roman" w:cs="Times New Roman"/>
        </w:rPr>
        <w:t>s</w:t>
      </w:r>
      <w:r w:rsidR="000726D2" w:rsidRPr="009005DB">
        <w:rPr>
          <w:rFonts w:ascii="Times New Roman" w:eastAsia="STSong" w:hAnsi="Times New Roman" w:cs="Times New Roman"/>
        </w:rPr>
        <w:t xml:space="preserve"> if they break it. </w:t>
      </w:r>
    </w:p>
    <w:p w14:paraId="21009B92" w14:textId="77777777" w:rsidR="005C0D4E" w:rsidRPr="009005DB" w:rsidRDefault="005C0D4E" w:rsidP="009005DB">
      <w:pPr>
        <w:spacing w:line="276" w:lineRule="auto"/>
        <w:jc w:val="both"/>
        <w:rPr>
          <w:rFonts w:ascii="Times New Roman" w:eastAsia="STSong" w:hAnsi="Times New Roman" w:cs="Times New Roman"/>
        </w:rPr>
      </w:pPr>
    </w:p>
    <w:p w14:paraId="2F5CF74C" w14:textId="3DFFB437" w:rsidR="00BD276D" w:rsidRPr="009005DB" w:rsidRDefault="000726D2" w:rsidP="009005DB">
      <w:pPr>
        <w:spacing w:line="276" w:lineRule="auto"/>
        <w:jc w:val="both"/>
        <w:rPr>
          <w:rFonts w:ascii="Times New Roman" w:eastAsia="STSong" w:hAnsi="Times New Roman" w:cs="Times New Roman"/>
          <w:bCs/>
        </w:rPr>
      </w:pPr>
      <w:r w:rsidRPr="009005DB">
        <w:rPr>
          <w:rFonts w:ascii="Times New Roman" w:eastAsia="STSong" w:hAnsi="Times New Roman" w:cs="Times New Roman"/>
        </w:rPr>
        <w:t>What the international audience can learn from this is that international guideline</w:t>
      </w:r>
      <w:r w:rsidR="00BD276D" w:rsidRPr="009005DB">
        <w:rPr>
          <w:rFonts w:ascii="Times New Roman" w:eastAsia="STSong" w:hAnsi="Times New Roman" w:cs="Times New Roman"/>
        </w:rPr>
        <w:t>s</w:t>
      </w:r>
      <w:r w:rsidRPr="009005DB">
        <w:rPr>
          <w:rFonts w:ascii="Times New Roman" w:eastAsia="STSong" w:hAnsi="Times New Roman" w:cs="Times New Roman"/>
        </w:rPr>
        <w:t xml:space="preserve"> should be followed if local level</w:t>
      </w:r>
      <w:r w:rsidR="00BD276D" w:rsidRPr="009005DB">
        <w:rPr>
          <w:rFonts w:ascii="Times New Roman" w:eastAsia="STSong" w:hAnsi="Times New Roman" w:cs="Times New Roman"/>
        </w:rPr>
        <w:t xml:space="preserve"> guidelines are lacking</w:t>
      </w:r>
      <w:r w:rsidRPr="009005DB">
        <w:rPr>
          <w:rFonts w:ascii="Times New Roman" w:eastAsia="STSong" w:hAnsi="Times New Roman" w:cs="Times New Roman"/>
        </w:rPr>
        <w:t xml:space="preserve">. </w:t>
      </w:r>
      <w:r w:rsidRPr="009005DB">
        <w:rPr>
          <w:rFonts w:ascii="Times New Roman" w:eastAsia="STSong" w:hAnsi="Times New Roman" w:cs="Times New Roman"/>
          <w:i/>
        </w:rPr>
        <w:t xml:space="preserve">The </w:t>
      </w:r>
      <w:hyperlink r:id="rId8" w:history="1">
        <w:r w:rsidRPr="009005DB">
          <w:rPr>
            <w:rFonts w:ascii="Times New Roman" w:eastAsia="STSong" w:hAnsi="Times New Roman" w:cs="Times New Roman"/>
            <w:i/>
          </w:rPr>
          <w:t>Human Genome Editing: Science, Ethics, and Governance</w:t>
        </w:r>
      </w:hyperlink>
      <w:r w:rsidRPr="009005DB">
        <w:rPr>
          <w:rFonts w:ascii="Times New Roman" w:eastAsia="STSong" w:hAnsi="Times New Roman" w:cs="Times New Roman"/>
        </w:rPr>
        <w:t xml:space="preserve"> clearly indicates </w:t>
      </w:r>
      <w:r w:rsidR="00BD276D" w:rsidRPr="009005DB">
        <w:rPr>
          <w:rFonts w:ascii="Times New Roman" w:eastAsia="STSong" w:hAnsi="Times New Roman" w:cs="Times New Roman"/>
        </w:rPr>
        <w:t xml:space="preserve">so </w:t>
      </w:r>
      <w:r w:rsidRPr="009005DB">
        <w:rPr>
          <w:rFonts w:ascii="Times New Roman" w:eastAsia="STSong" w:hAnsi="Times New Roman" w:cs="Times New Roman"/>
        </w:rPr>
        <w:t xml:space="preserve">in </w:t>
      </w:r>
      <w:r w:rsidRPr="009005DB">
        <w:rPr>
          <w:rFonts w:ascii="Times New Roman" w:eastAsia="STSong" w:hAnsi="Times New Roman" w:cs="Times New Roman"/>
          <w:bCs/>
        </w:rPr>
        <w:t>RECOMMENDATION 5-1</w:t>
      </w:r>
      <w:r w:rsidR="00BD276D" w:rsidRPr="009005DB">
        <w:rPr>
          <w:rFonts w:ascii="Times New Roman" w:eastAsia="STSong" w:hAnsi="Times New Roman" w:cs="Times New Roman"/>
          <w:bCs/>
        </w:rPr>
        <w:t xml:space="preserve"> which states:</w:t>
      </w:r>
    </w:p>
    <w:p w14:paraId="1C87EE7C" w14:textId="77777777" w:rsidR="00052A1B" w:rsidRPr="009005DB" w:rsidRDefault="000726D2"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bCs/>
        </w:rPr>
        <w:t>Clinical trials using heritable genome editing should be permitted only within a robust and effective regulatory framework that encompasses:</w:t>
      </w:r>
    </w:p>
    <w:p w14:paraId="25D4D6A7" w14:textId="77777777" w:rsidR="00F96AF6" w:rsidRPr="009005DB" w:rsidRDefault="000726D2" w:rsidP="009005DB">
      <w:pPr>
        <w:pStyle w:val="NormalWeb"/>
        <w:numPr>
          <w:ilvl w:val="0"/>
          <w:numId w:val="7"/>
        </w:numPr>
        <w:spacing w:line="276" w:lineRule="auto"/>
        <w:rPr>
          <w:rFonts w:ascii="Times New Roman" w:eastAsia="STSong" w:hAnsi="Times New Roman" w:cs="Times New Roman"/>
        </w:rPr>
      </w:pPr>
      <w:r w:rsidRPr="009005DB">
        <w:rPr>
          <w:rFonts w:ascii="Times New Roman" w:eastAsia="STSong" w:hAnsi="Times New Roman" w:cs="Times New Roman"/>
          <w:bCs/>
        </w:rPr>
        <w:t>the absence of reasonable alternatives;</w:t>
      </w:r>
    </w:p>
    <w:p w14:paraId="713B82B5" w14:textId="77777777" w:rsidR="00F96AF6" w:rsidRPr="009005DB" w:rsidRDefault="000726D2" w:rsidP="009005DB">
      <w:pPr>
        <w:pStyle w:val="NormalWeb"/>
        <w:numPr>
          <w:ilvl w:val="0"/>
          <w:numId w:val="7"/>
        </w:numPr>
        <w:spacing w:line="276" w:lineRule="auto"/>
        <w:rPr>
          <w:rFonts w:ascii="Times New Roman" w:eastAsia="STSong" w:hAnsi="Times New Roman" w:cs="Times New Roman"/>
        </w:rPr>
      </w:pPr>
      <w:r w:rsidRPr="009005DB">
        <w:rPr>
          <w:rFonts w:ascii="Times New Roman" w:eastAsia="STSong" w:hAnsi="Times New Roman" w:cs="Times New Roman"/>
          <w:bCs/>
        </w:rPr>
        <w:t>restriction to preventing a serious disease or condition;</w:t>
      </w:r>
    </w:p>
    <w:p w14:paraId="131242E2" w14:textId="77777777" w:rsidR="00766D11" w:rsidRPr="009005DB" w:rsidRDefault="000726D2" w:rsidP="009005DB">
      <w:pPr>
        <w:pStyle w:val="NormalWeb"/>
        <w:numPr>
          <w:ilvl w:val="0"/>
          <w:numId w:val="7"/>
        </w:numPr>
        <w:spacing w:line="276" w:lineRule="auto"/>
        <w:rPr>
          <w:rFonts w:ascii="Times New Roman" w:eastAsia="STSong" w:hAnsi="Times New Roman" w:cs="Times New Roman"/>
        </w:rPr>
      </w:pPr>
      <w:r w:rsidRPr="009005DB">
        <w:rPr>
          <w:rFonts w:ascii="Times New Roman" w:eastAsia="STSong" w:hAnsi="Times New Roman" w:cs="Times New Roman"/>
          <w:bCs/>
        </w:rPr>
        <w:t>restriction to editing genes that have been convincingly demonstrated to cause or to strongly predispose to that disease or condition;</w:t>
      </w:r>
    </w:p>
    <w:p w14:paraId="3E9C8595" w14:textId="77777777" w:rsidR="00052A1B" w:rsidRPr="009005DB" w:rsidRDefault="000726D2" w:rsidP="009005DB">
      <w:pPr>
        <w:pStyle w:val="NormalWeb"/>
        <w:numPr>
          <w:ilvl w:val="0"/>
          <w:numId w:val="7"/>
        </w:numPr>
        <w:spacing w:line="276" w:lineRule="auto"/>
        <w:rPr>
          <w:rFonts w:ascii="Times New Roman" w:eastAsia="STSong" w:hAnsi="Times New Roman" w:cs="Times New Roman"/>
        </w:rPr>
      </w:pPr>
      <w:r w:rsidRPr="009005DB">
        <w:rPr>
          <w:rFonts w:ascii="Times New Roman" w:eastAsia="STSong" w:hAnsi="Times New Roman" w:cs="Times New Roman"/>
          <w:bCs/>
        </w:rPr>
        <w:t xml:space="preserve">restriction to converting such genes to versions that are prevalent in the population and are known to be associated with ordinary health with little or no evidence of adverse effects; </w:t>
      </w:r>
    </w:p>
    <w:p w14:paraId="1D6CF482" w14:textId="0DCA21F5" w:rsidR="00052A1B" w:rsidRPr="009005DB" w:rsidRDefault="000726D2" w:rsidP="009005DB">
      <w:pPr>
        <w:pStyle w:val="NormalWeb"/>
        <w:numPr>
          <w:ilvl w:val="0"/>
          <w:numId w:val="7"/>
        </w:numPr>
        <w:spacing w:line="276" w:lineRule="auto"/>
        <w:rPr>
          <w:rFonts w:ascii="Times New Roman" w:eastAsia="STSong" w:hAnsi="Times New Roman" w:cs="Times New Roman"/>
        </w:rPr>
      </w:pPr>
      <w:r w:rsidRPr="009005DB">
        <w:rPr>
          <w:rFonts w:ascii="Times New Roman" w:eastAsia="STSong" w:hAnsi="Times New Roman" w:cs="Times New Roman"/>
          <w:bCs/>
        </w:rPr>
        <w:t xml:space="preserve">the availability of credible preclinical and/or clinical data on risks and potential health benefits of the procedures; </w:t>
      </w:r>
      <w:r w:rsidR="005E1F42" w:rsidRPr="009005DB">
        <w:rPr>
          <w:rFonts w:ascii="Times New Roman" w:eastAsia="STSong" w:hAnsi="Times New Roman" w:cs="Times New Roman"/>
          <w:bCs/>
        </w:rPr>
        <w:t>.....</w:t>
      </w:r>
      <w:r w:rsidRPr="009005DB">
        <w:rPr>
          <w:rFonts w:ascii="Times New Roman" w:eastAsia="STSong" w:hAnsi="Times New Roman" w:cs="Times New Roman"/>
          <w:bCs/>
        </w:rPr>
        <w:t>. (the National Academies of Sciences</w:t>
      </w:r>
      <w:r w:rsidR="00BD276D" w:rsidRPr="009005DB">
        <w:rPr>
          <w:rFonts w:ascii="Times New Roman" w:eastAsia="STSong" w:hAnsi="Times New Roman" w:cs="Times New Roman"/>
          <w:bCs/>
        </w:rPr>
        <w:t xml:space="preserve">, </w:t>
      </w:r>
      <w:r w:rsidRPr="009005DB">
        <w:rPr>
          <w:rFonts w:ascii="Times New Roman" w:eastAsia="STSong" w:hAnsi="Times New Roman" w:cs="Times New Roman"/>
          <w:bCs/>
        </w:rPr>
        <w:t>Engineering</w:t>
      </w:r>
      <w:r w:rsidR="00BD276D" w:rsidRPr="009005DB">
        <w:rPr>
          <w:rFonts w:ascii="Times New Roman" w:eastAsia="STSong" w:hAnsi="Times New Roman" w:cs="Times New Roman"/>
          <w:bCs/>
        </w:rPr>
        <w:t>, and</w:t>
      </w:r>
      <w:r w:rsidRPr="009005DB">
        <w:rPr>
          <w:rFonts w:ascii="Times New Roman" w:eastAsia="STSong" w:hAnsi="Times New Roman" w:cs="Times New Roman"/>
          <w:bCs/>
        </w:rPr>
        <w:t xml:space="preserve"> Medicine, 2017)</w:t>
      </w:r>
    </w:p>
    <w:p w14:paraId="7628118E" w14:textId="114B82AC" w:rsidR="003B60BA" w:rsidRPr="009005DB" w:rsidRDefault="00220600"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rPr>
        <w:t>One point needs addressing, t</w:t>
      </w:r>
      <w:r w:rsidR="000726D2" w:rsidRPr="009005DB">
        <w:rPr>
          <w:rFonts w:ascii="Times New Roman" w:eastAsia="STSong" w:hAnsi="Times New Roman" w:cs="Times New Roman"/>
        </w:rPr>
        <w:t xml:space="preserve">he </w:t>
      </w:r>
      <w:r w:rsidR="00F96DF2" w:rsidRPr="009005DB">
        <w:rPr>
          <w:rFonts w:ascii="Times New Roman" w:eastAsia="STSong" w:hAnsi="Times New Roman" w:cs="Times New Roman"/>
        </w:rPr>
        <w:t xml:space="preserve">NHC </w:t>
      </w:r>
      <w:r w:rsidR="000726D2" w:rsidRPr="009005DB">
        <w:rPr>
          <w:rFonts w:ascii="Times New Roman" w:eastAsia="STSong" w:hAnsi="Times New Roman" w:cs="Times New Roman"/>
        </w:rPr>
        <w:t>regulation only cover</w:t>
      </w:r>
      <w:r w:rsidR="00BD276D" w:rsidRPr="009005DB">
        <w:rPr>
          <w:rFonts w:ascii="Times New Roman" w:eastAsia="STSong" w:hAnsi="Times New Roman" w:cs="Times New Roman"/>
        </w:rPr>
        <w:t>s</w:t>
      </w:r>
      <w:r w:rsidR="000726D2" w:rsidRPr="009005DB">
        <w:rPr>
          <w:rFonts w:ascii="Times New Roman" w:eastAsia="STSong" w:hAnsi="Times New Roman" w:cs="Times New Roman"/>
        </w:rPr>
        <w:t xml:space="preserve"> </w:t>
      </w:r>
      <w:r w:rsidR="003B60BA" w:rsidRPr="009005DB">
        <w:rPr>
          <w:rFonts w:ascii="Times New Roman" w:eastAsia="STSong" w:hAnsi="Times New Roman" w:cs="Times New Roman"/>
        </w:rPr>
        <w:t xml:space="preserve">healthcare </w:t>
      </w:r>
      <w:r w:rsidR="000726D2" w:rsidRPr="009005DB">
        <w:rPr>
          <w:rFonts w:ascii="Times New Roman" w:eastAsia="STSong" w:hAnsi="Times New Roman" w:cs="Times New Roman"/>
        </w:rPr>
        <w:t>institutions and hospitals</w:t>
      </w:r>
      <w:r w:rsidRPr="009005DB">
        <w:rPr>
          <w:rFonts w:ascii="Times New Roman" w:eastAsia="STSong" w:hAnsi="Times New Roman" w:cs="Times New Roman"/>
        </w:rPr>
        <w:t>, and</w:t>
      </w:r>
      <w:r w:rsidR="00F96DF2" w:rsidRPr="009005DB">
        <w:rPr>
          <w:rFonts w:ascii="Times New Roman" w:eastAsia="STSong" w:hAnsi="Times New Roman" w:cs="Times New Roman"/>
        </w:rPr>
        <w:t xml:space="preserve"> </w:t>
      </w:r>
      <w:r w:rsidRPr="009005DB">
        <w:rPr>
          <w:rFonts w:ascii="Times New Roman" w:eastAsia="STSong" w:hAnsi="Times New Roman" w:cs="Times New Roman"/>
        </w:rPr>
        <w:t>i</w:t>
      </w:r>
      <w:r w:rsidR="00F96DF2" w:rsidRPr="009005DB">
        <w:rPr>
          <w:rFonts w:ascii="Times New Roman" w:eastAsia="STSong" w:hAnsi="Times New Roman" w:cs="Times New Roman"/>
        </w:rPr>
        <w:t xml:space="preserve">t </w:t>
      </w:r>
      <w:r w:rsidR="000726D2" w:rsidRPr="009005DB">
        <w:rPr>
          <w:rFonts w:ascii="Times New Roman" w:eastAsia="STSong" w:hAnsi="Times New Roman" w:cs="Times New Roman"/>
        </w:rPr>
        <w:t>has no</w:t>
      </w:r>
      <w:r w:rsidR="00BD276D" w:rsidRPr="009005DB">
        <w:rPr>
          <w:rFonts w:ascii="Times New Roman" w:eastAsia="STSong" w:hAnsi="Times New Roman" w:cs="Times New Roman"/>
        </w:rPr>
        <w:t xml:space="preserve"> </w:t>
      </w:r>
      <w:r w:rsidR="000726D2" w:rsidRPr="009005DB">
        <w:rPr>
          <w:rFonts w:ascii="Times New Roman" w:eastAsia="STSong" w:hAnsi="Times New Roman" w:cs="Times New Roman"/>
        </w:rPr>
        <w:t xml:space="preserve">legal authority </w:t>
      </w:r>
      <w:r w:rsidR="00F96DF2" w:rsidRPr="009005DB">
        <w:rPr>
          <w:rFonts w:ascii="Times New Roman" w:eastAsia="STSong" w:hAnsi="Times New Roman" w:cs="Times New Roman"/>
        </w:rPr>
        <w:t xml:space="preserve">over </w:t>
      </w:r>
      <w:r w:rsidR="000726D2" w:rsidRPr="009005DB">
        <w:rPr>
          <w:rFonts w:ascii="Times New Roman" w:eastAsia="STSong" w:hAnsi="Times New Roman" w:cs="Times New Roman"/>
        </w:rPr>
        <w:t xml:space="preserve">non-health institutions. </w:t>
      </w:r>
      <w:r w:rsidR="00EF2CB9" w:rsidRPr="009005DB">
        <w:rPr>
          <w:rFonts w:ascii="Times New Roman" w:eastAsia="STSong" w:hAnsi="Times New Roman" w:cs="Times New Roman"/>
        </w:rPr>
        <w:t>M</w:t>
      </w:r>
      <w:r w:rsidR="000726D2" w:rsidRPr="009005DB">
        <w:rPr>
          <w:rFonts w:ascii="Times New Roman" w:eastAsia="STSong" w:hAnsi="Times New Roman" w:cs="Times New Roman"/>
        </w:rPr>
        <w:t xml:space="preserve">any </w:t>
      </w:r>
      <w:r w:rsidR="00EF2CB9" w:rsidRPr="009005DB">
        <w:rPr>
          <w:rFonts w:ascii="Times New Roman" w:eastAsia="STSong" w:hAnsi="Times New Roman" w:cs="Times New Roman"/>
        </w:rPr>
        <w:t>b</w:t>
      </w:r>
      <w:r w:rsidR="000726D2" w:rsidRPr="009005DB">
        <w:rPr>
          <w:rFonts w:ascii="Times New Roman" w:eastAsia="STSong" w:hAnsi="Times New Roman" w:cs="Times New Roman"/>
        </w:rPr>
        <w:t xml:space="preserve">iology </w:t>
      </w:r>
      <w:r w:rsidR="00EF2CB9" w:rsidRPr="009005DB">
        <w:rPr>
          <w:rFonts w:ascii="Times New Roman" w:eastAsia="STSong" w:hAnsi="Times New Roman" w:cs="Times New Roman"/>
        </w:rPr>
        <w:lastRenderedPageBreak/>
        <w:t xml:space="preserve">departments </w:t>
      </w:r>
      <w:r w:rsidR="000726D2" w:rsidRPr="009005DB">
        <w:rPr>
          <w:rFonts w:ascii="Times New Roman" w:eastAsia="STSong" w:hAnsi="Times New Roman" w:cs="Times New Roman"/>
        </w:rPr>
        <w:t xml:space="preserve">in non-medical universities and many biotechnology companies </w:t>
      </w:r>
      <w:r w:rsidR="00EF2CB9" w:rsidRPr="009005DB">
        <w:rPr>
          <w:rFonts w:ascii="Times New Roman" w:eastAsia="STSong" w:hAnsi="Times New Roman" w:cs="Times New Roman"/>
        </w:rPr>
        <w:t xml:space="preserve">are not </w:t>
      </w:r>
      <w:r w:rsidR="003B60BA" w:rsidRPr="009005DB">
        <w:rPr>
          <w:rFonts w:ascii="Times New Roman" w:eastAsia="STSong" w:hAnsi="Times New Roman" w:cs="Times New Roman"/>
        </w:rPr>
        <w:t xml:space="preserve">regulated </w:t>
      </w:r>
      <w:r w:rsidR="00EF2CB9" w:rsidRPr="009005DB">
        <w:rPr>
          <w:rFonts w:ascii="Times New Roman" w:eastAsia="STSong" w:hAnsi="Times New Roman" w:cs="Times New Roman"/>
        </w:rPr>
        <w:t xml:space="preserve">by the </w:t>
      </w:r>
      <w:r w:rsidR="000726D2" w:rsidRPr="009005DB">
        <w:rPr>
          <w:rFonts w:ascii="Times New Roman" w:eastAsia="STSong" w:hAnsi="Times New Roman" w:cs="Times New Roman"/>
        </w:rPr>
        <w:t xml:space="preserve">NHC. </w:t>
      </w:r>
      <w:r w:rsidR="00EF2CB9" w:rsidRPr="009005DB">
        <w:rPr>
          <w:rFonts w:ascii="Times New Roman" w:eastAsia="STSong" w:hAnsi="Times New Roman" w:cs="Times New Roman"/>
        </w:rPr>
        <w:t xml:space="preserve">It was </w:t>
      </w:r>
      <w:r w:rsidRPr="009005DB">
        <w:rPr>
          <w:rFonts w:ascii="Times New Roman" w:eastAsia="STSong" w:hAnsi="Times New Roman" w:cs="Times New Roman"/>
        </w:rPr>
        <w:t xml:space="preserve">not a </w:t>
      </w:r>
      <w:r w:rsidR="00EF2CB9" w:rsidRPr="009005DB">
        <w:rPr>
          <w:rFonts w:ascii="Times New Roman" w:eastAsia="STSong" w:hAnsi="Times New Roman" w:cs="Times New Roman"/>
        </w:rPr>
        <w:t>mere serendipity that the</w:t>
      </w:r>
      <w:r w:rsidRPr="009005DB">
        <w:rPr>
          <w:rFonts w:ascii="Times New Roman" w:eastAsia="STSong" w:hAnsi="Times New Roman" w:cs="Times New Roman"/>
        </w:rPr>
        <w:t xml:space="preserve"> Mr.</w:t>
      </w:r>
      <w:r w:rsidR="00EF2CB9" w:rsidRPr="009005DB">
        <w:rPr>
          <w:rFonts w:ascii="Times New Roman" w:eastAsia="STSong" w:hAnsi="Times New Roman" w:cs="Times New Roman"/>
        </w:rPr>
        <w:t xml:space="preserve"> He </w:t>
      </w:r>
      <w:r w:rsidR="000726D2" w:rsidRPr="009005DB">
        <w:rPr>
          <w:rFonts w:ascii="Times New Roman" w:eastAsia="STSong" w:hAnsi="Times New Roman" w:cs="Times New Roman"/>
        </w:rPr>
        <w:t xml:space="preserve">gene-editing case happened </w:t>
      </w:r>
      <w:r w:rsidR="00EF2CB9" w:rsidRPr="009005DB">
        <w:rPr>
          <w:rFonts w:ascii="Times New Roman" w:eastAsia="STSong" w:hAnsi="Times New Roman" w:cs="Times New Roman"/>
        </w:rPr>
        <w:t xml:space="preserve">at </w:t>
      </w:r>
      <w:r w:rsidRPr="009005DB">
        <w:rPr>
          <w:rFonts w:ascii="Times New Roman" w:eastAsia="STSong" w:hAnsi="Times New Roman" w:cs="Times New Roman"/>
        </w:rPr>
        <w:t>University X</w:t>
      </w:r>
      <w:r w:rsidR="00EF2CB9" w:rsidRPr="009005DB">
        <w:rPr>
          <w:rFonts w:ascii="Times New Roman" w:eastAsia="STSong" w:hAnsi="Times New Roman" w:cs="Times New Roman"/>
        </w:rPr>
        <w:t xml:space="preserve">. </w:t>
      </w:r>
      <w:r w:rsidR="000726D2" w:rsidRPr="009005DB">
        <w:rPr>
          <w:rFonts w:ascii="Times New Roman" w:eastAsia="STSong" w:hAnsi="Times New Roman" w:cs="Times New Roman"/>
        </w:rPr>
        <w:t xml:space="preserve">He </w:t>
      </w:r>
      <w:r w:rsidR="00EF2CB9" w:rsidRPr="009005DB">
        <w:rPr>
          <w:rFonts w:ascii="Times New Roman" w:eastAsia="STSong" w:hAnsi="Times New Roman" w:cs="Times New Roman"/>
        </w:rPr>
        <w:t>wa</w:t>
      </w:r>
      <w:r w:rsidR="000726D2" w:rsidRPr="009005DB">
        <w:rPr>
          <w:rFonts w:ascii="Times New Roman" w:eastAsia="STSong" w:hAnsi="Times New Roman" w:cs="Times New Roman"/>
        </w:rPr>
        <w:t xml:space="preserve">s faculty </w:t>
      </w:r>
      <w:r w:rsidR="003B60BA" w:rsidRPr="009005DB">
        <w:rPr>
          <w:rFonts w:ascii="Times New Roman" w:eastAsia="STSong" w:hAnsi="Times New Roman" w:cs="Times New Roman"/>
        </w:rPr>
        <w:t xml:space="preserve">in </w:t>
      </w:r>
      <w:r w:rsidR="00EF2CB9" w:rsidRPr="009005DB">
        <w:rPr>
          <w:rFonts w:ascii="Times New Roman" w:eastAsia="STSong" w:hAnsi="Times New Roman" w:cs="Times New Roman"/>
        </w:rPr>
        <w:t xml:space="preserve">the </w:t>
      </w:r>
      <w:r w:rsidR="003B60BA" w:rsidRPr="009005DB">
        <w:rPr>
          <w:rFonts w:ascii="Times New Roman" w:eastAsia="STSong" w:hAnsi="Times New Roman" w:cs="Times New Roman"/>
        </w:rPr>
        <w:t xml:space="preserve">biology </w:t>
      </w:r>
      <w:r w:rsidR="000726D2" w:rsidRPr="009005DB">
        <w:rPr>
          <w:rFonts w:ascii="Times New Roman" w:eastAsia="STSong" w:hAnsi="Times New Roman" w:cs="Times New Roman"/>
        </w:rPr>
        <w:t xml:space="preserve">department and </w:t>
      </w:r>
      <w:r w:rsidRPr="009005DB">
        <w:rPr>
          <w:rFonts w:ascii="Times New Roman" w:eastAsia="STSong" w:hAnsi="Times New Roman" w:cs="Times New Roman"/>
        </w:rPr>
        <w:t>University X</w:t>
      </w:r>
      <w:r w:rsidR="000726D2" w:rsidRPr="009005DB">
        <w:rPr>
          <w:rFonts w:ascii="Times New Roman" w:eastAsia="STSong" w:hAnsi="Times New Roman" w:cs="Times New Roman"/>
        </w:rPr>
        <w:t xml:space="preserve"> is responsible to Ministry of Education, rather than NHC. </w:t>
      </w:r>
    </w:p>
    <w:p w14:paraId="234DDCAD" w14:textId="77777777" w:rsidR="003B60BA" w:rsidRPr="009005DB" w:rsidRDefault="003B60BA" w:rsidP="009005DB">
      <w:pPr>
        <w:spacing w:line="276" w:lineRule="auto"/>
        <w:jc w:val="both"/>
        <w:rPr>
          <w:rFonts w:ascii="Times New Roman" w:eastAsia="STSong" w:hAnsi="Times New Roman" w:cs="Times New Roman"/>
        </w:rPr>
      </w:pPr>
    </w:p>
    <w:p w14:paraId="54F442B2" w14:textId="24004440" w:rsidR="0083007C" w:rsidRPr="009005DB" w:rsidRDefault="000726D2"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rPr>
        <w:t xml:space="preserve">Another gap in </w:t>
      </w:r>
      <w:r w:rsidR="00F96DF2" w:rsidRPr="009005DB">
        <w:rPr>
          <w:rFonts w:ascii="Times New Roman" w:eastAsia="STSong" w:hAnsi="Times New Roman" w:cs="Times New Roman"/>
        </w:rPr>
        <w:t xml:space="preserve">the </w:t>
      </w:r>
      <w:r w:rsidR="00EF2CB9" w:rsidRPr="009005DB">
        <w:rPr>
          <w:rFonts w:ascii="Times New Roman" w:eastAsia="STSong" w:hAnsi="Times New Roman" w:cs="Times New Roman"/>
        </w:rPr>
        <w:t xml:space="preserve">new </w:t>
      </w:r>
      <w:r w:rsidRPr="009005DB">
        <w:rPr>
          <w:rFonts w:ascii="Times New Roman" w:eastAsia="STSong" w:hAnsi="Times New Roman" w:cs="Times New Roman"/>
        </w:rPr>
        <w:t>regulation</w:t>
      </w:r>
      <w:r w:rsidR="00F96DF2" w:rsidRPr="009005DB">
        <w:rPr>
          <w:rFonts w:ascii="Times New Roman" w:eastAsia="STSong" w:hAnsi="Times New Roman" w:cs="Times New Roman"/>
        </w:rPr>
        <w:t xml:space="preserve">s </w:t>
      </w:r>
      <w:r w:rsidR="00220600" w:rsidRPr="009005DB">
        <w:rPr>
          <w:rFonts w:ascii="Times New Roman" w:eastAsia="STSong" w:hAnsi="Times New Roman" w:cs="Times New Roman"/>
        </w:rPr>
        <w:t>is</w:t>
      </w:r>
      <w:r w:rsidRPr="009005DB">
        <w:rPr>
          <w:rFonts w:ascii="Times New Roman" w:eastAsia="STSong" w:hAnsi="Times New Roman" w:cs="Times New Roman"/>
        </w:rPr>
        <w:t xml:space="preserve"> that </w:t>
      </w:r>
      <w:r w:rsidR="00F96DF2" w:rsidRPr="009005DB">
        <w:rPr>
          <w:rFonts w:ascii="Times New Roman" w:eastAsia="STSong" w:hAnsi="Times New Roman" w:cs="Times New Roman"/>
        </w:rPr>
        <w:t xml:space="preserve">they </w:t>
      </w:r>
      <w:r w:rsidR="00220600" w:rsidRPr="009005DB">
        <w:rPr>
          <w:rFonts w:ascii="Times New Roman" w:eastAsia="STSong" w:hAnsi="Times New Roman" w:cs="Times New Roman"/>
        </w:rPr>
        <w:t xml:space="preserve">might </w:t>
      </w:r>
      <w:r w:rsidR="00F96DF2" w:rsidRPr="009005DB">
        <w:rPr>
          <w:rFonts w:ascii="Times New Roman" w:eastAsia="STSong" w:hAnsi="Times New Roman" w:cs="Times New Roman"/>
        </w:rPr>
        <w:t xml:space="preserve">trigger </w:t>
      </w:r>
      <w:r w:rsidRPr="009005DB">
        <w:rPr>
          <w:rFonts w:ascii="Times New Roman" w:eastAsia="STSong" w:hAnsi="Times New Roman" w:cs="Times New Roman"/>
        </w:rPr>
        <w:t>more administrati</w:t>
      </w:r>
      <w:r w:rsidR="003B60BA" w:rsidRPr="009005DB">
        <w:rPr>
          <w:rFonts w:ascii="Times New Roman" w:eastAsia="STSong" w:hAnsi="Times New Roman" w:cs="Times New Roman"/>
        </w:rPr>
        <w:t xml:space="preserve">ve </w:t>
      </w:r>
      <w:r w:rsidRPr="009005DB">
        <w:rPr>
          <w:rFonts w:ascii="Times New Roman" w:eastAsia="STSong" w:hAnsi="Times New Roman" w:cs="Times New Roman"/>
        </w:rPr>
        <w:t xml:space="preserve">procedures </w:t>
      </w:r>
      <w:r w:rsidR="003B60BA" w:rsidRPr="009005DB">
        <w:rPr>
          <w:rFonts w:ascii="Times New Roman" w:eastAsia="STSong" w:hAnsi="Times New Roman" w:cs="Times New Roman"/>
        </w:rPr>
        <w:t xml:space="preserve">and </w:t>
      </w:r>
      <w:r w:rsidRPr="009005DB">
        <w:rPr>
          <w:rFonts w:ascii="Times New Roman" w:eastAsia="STSong" w:hAnsi="Times New Roman" w:cs="Times New Roman"/>
        </w:rPr>
        <w:t xml:space="preserve">might decrease efficacy. </w:t>
      </w:r>
      <w:r w:rsidR="00EF2CB9" w:rsidRPr="009005DB">
        <w:rPr>
          <w:rFonts w:ascii="Times New Roman" w:eastAsia="STSong" w:hAnsi="Times New Roman" w:cs="Times New Roman"/>
        </w:rPr>
        <w:t xml:space="preserve">The </w:t>
      </w:r>
      <w:r w:rsidRPr="009005DB">
        <w:rPr>
          <w:rFonts w:ascii="Times New Roman" w:eastAsia="STSong" w:hAnsi="Times New Roman" w:cs="Times New Roman"/>
        </w:rPr>
        <w:t xml:space="preserve">Central Office of the Communist Party of China, Office of the Central Government co-issued </w:t>
      </w:r>
      <w:r w:rsidR="00F96DF2" w:rsidRPr="009005DB">
        <w:rPr>
          <w:rFonts w:ascii="Times New Roman" w:eastAsia="STSong" w:hAnsi="Times New Roman" w:cs="Times New Roman"/>
        </w:rPr>
        <w:t xml:space="preserve">a </w:t>
      </w:r>
      <w:r w:rsidRPr="009005DB">
        <w:rPr>
          <w:rFonts w:ascii="Times New Roman" w:eastAsia="STSong" w:hAnsi="Times New Roman" w:cs="Times New Roman"/>
        </w:rPr>
        <w:t xml:space="preserve">document: On deepening the reform of examination and approval system, and on encouraging innovation on drug and medical devices, on </w:t>
      </w:r>
      <w:r w:rsidR="00EF2CB9" w:rsidRPr="009005DB">
        <w:rPr>
          <w:rFonts w:ascii="Times New Roman" w:eastAsia="STSong" w:hAnsi="Times New Roman" w:cs="Times New Roman"/>
        </w:rPr>
        <w:t>8 October</w:t>
      </w:r>
      <w:r w:rsidRPr="009005DB">
        <w:rPr>
          <w:rFonts w:ascii="Times New Roman" w:eastAsia="STSong" w:hAnsi="Times New Roman" w:cs="Times New Roman"/>
        </w:rPr>
        <w:t xml:space="preserve"> 2017. This document </w:t>
      </w:r>
      <w:r w:rsidR="00EF2CB9" w:rsidRPr="009005DB">
        <w:rPr>
          <w:rFonts w:ascii="Times New Roman" w:eastAsia="STSong" w:hAnsi="Times New Roman" w:cs="Times New Roman"/>
        </w:rPr>
        <w:t xml:space="preserve">was </w:t>
      </w:r>
      <w:r w:rsidRPr="009005DB">
        <w:rPr>
          <w:rFonts w:ascii="Times New Roman" w:eastAsia="STSong" w:hAnsi="Times New Roman" w:cs="Times New Roman"/>
        </w:rPr>
        <w:t xml:space="preserve">addressed </w:t>
      </w:r>
      <w:r w:rsidR="00EF2CB9" w:rsidRPr="009005DB">
        <w:rPr>
          <w:rFonts w:ascii="Times New Roman" w:eastAsia="STSong" w:hAnsi="Times New Roman" w:cs="Times New Roman"/>
        </w:rPr>
        <w:t xml:space="preserve">to </w:t>
      </w:r>
      <w:r w:rsidRPr="009005DB">
        <w:rPr>
          <w:rFonts w:ascii="Times New Roman" w:eastAsia="STSong" w:hAnsi="Times New Roman" w:cs="Times New Roman"/>
        </w:rPr>
        <w:t xml:space="preserve">the efficiency of ethical review. </w:t>
      </w:r>
      <w:r w:rsidR="00196DF8" w:rsidRPr="009005DB">
        <w:rPr>
          <w:rFonts w:ascii="Times New Roman" w:eastAsia="STSong" w:hAnsi="Times New Roman" w:cs="Times New Roman"/>
        </w:rPr>
        <w:t>So, the potential inconsistency remains unclear among the government agency level, and h</w:t>
      </w:r>
      <w:r w:rsidRPr="009005DB">
        <w:rPr>
          <w:rFonts w:ascii="Times New Roman" w:eastAsia="STSong" w:hAnsi="Times New Roman" w:cs="Times New Roman"/>
        </w:rPr>
        <w:t>ow to make balance of quality and efficiency</w:t>
      </w:r>
      <w:r w:rsidR="00EF2CB9" w:rsidRPr="009005DB">
        <w:rPr>
          <w:rFonts w:ascii="Times New Roman" w:eastAsia="STSong" w:hAnsi="Times New Roman" w:cs="Times New Roman"/>
        </w:rPr>
        <w:t xml:space="preserve"> remains </w:t>
      </w:r>
      <w:r w:rsidRPr="009005DB">
        <w:rPr>
          <w:rFonts w:ascii="Times New Roman" w:eastAsia="STSong" w:hAnsi="Times New Roman" w:cs="Times New Roman"/>
        </w:rPr>
        <w:t xml:space="preserve">an important issue. </w:t>
      </w:r>
    </w:p>
    <w:p w14:paraId="39AF9CAD" w14:textId="77777777" w:rsidR="00A24EBF" w:rsidRPr="009005DB" w:rsidRDefault="00A24EBF" w:rsidP="009005DB">
      <w:pPr>
        <w:spacing w:line="276" w:lineRule="auto"/>
        <w:jc w:val="both"/>
        <w:rPr>
          <w:rFonts w:ascii="Times New Roman" w:eastAsia="STSong" w:hAnsi="Times New Roman" w:cs="Times New Roman"/>
        </w:rPr>
      </w:pPr>
    </w:p>
    <w:p w14:paraId="211A75E9" w14:textId="28AD2C31" w:rsidR="009A4C15" w:rsidRPr="009005DB" w:rsidRDefault="003B60BA" w:rsidP="009005DB">
      <w:pPr>
        <w:pStyle w:val="ListParagraph"/>
        <w:numPr>
          <w:ilvl w:val="0"/>
          <w:numId w:val="2"/>
        </w:numPr>
        <w:spacing w:line="276" w:lineRule="auto"/>
        <w:ind w:firstLineChars="0"/>
        <w:jc w:val="both"/>
        <w:rPr>
          <w:rFonts w:ascii="Times New Roman" w:eastAsia="STSong" w:hAnsi="Times New Roman" w:cs="Times New Roman"/>
        </w:rPr>
      </w:pPr>
      <w:r w:rsidRPr="009005DB">
        <w:rPr>
          <w:rFonts w:ascii="Times New Roman" w:eastAsia="STSong" w:hAnsi="Times New Roman" w:cs="Times New Roman"/>
        </w:rPr>
        <w:t>R</w:t>
      </w:r>
      <w:r w:rsidR="000726D2" w:rsidRPr="009005DB">
        <w:rPr>
          <w:rFonts w:ascii="Times New Roman" w:eastAsia="STSong" w:hAnsi="Times New Roman" w:cs="Times New Roman"/>
        </w:rPr>
        <w:t>eflection</w:t>
      </w:r>
      <w:r w:rsidRPr="009005DB">
        <w:rPr>
          <w:rFonts w:ascii="Times New Roman" w:eastAsia="STSong" w:hAnsi="Times New Roman" w:cs="Times New Roman"/>
        </w:rPr>
        <w:t>s</w:t>
      </w:r>
      <w:r w:rsidR="000726D2" w:rsidRPr="009005DB">
        <w:rPr>
          <w:rFonts w:ascii="Times New Roman" w:eastAsia="STSong" w:hAnsi="Times New Roman" w:cs="Times New Roman"/>
        </w:rPr>
        <w:t xml:space="preserve"> and </w:t>
      </w:r>
      <w:r w:rsidR="00EF2CB9" w:rsidRPr="009005DB">
        <w:rPr>
          <w:rFonts w:ascii="Times New Roman" w:eastAsia="STSong" w:hAnsi="Times New Roman" w:cs="Times New Roman"/>
        </w:rPr>
        <w:t>the future</w:t>
      </w:r>
    </w:p>
    <w:p w14:paraId="0F2A360D" w14:textId="77777777" w:rsidR="00C37B10" w:rsidRPr="009005DB" w:rsidRDefault="00C37B10" w:rsidP="009005DB">
      <w:pPr>
        <w:spacing w:line="276" w:lineRule="auto"/>
        <w:contextualSpacing/>
        <w:jc w:val="both"/>
        <w:rPr>
          <w:rFonts w:ascii="Times New Roman" w:eastAsia="STSong" w:hAnsi="Times New Roman" w:cs="Times New Roman"/>
        </w:rPr>
      </w:pPr>
    </w:p>
    <w:p w14:paraId="6168525C" w14:textId="0621FE16" w:rsidR="00293BFE" w:rsidRPr="009005DB" w:rsidRDefault="00F96DF2" w:rsidP="009005DB">
      <w:pPr>
        <w:spacing w:line="276" w:lineRule="auto"/>
        <w:contextualSpacing/>
        <w:jc w:val="both"/>
        <w:rPr>
          <w:rFonts w:ascii="Times New Roman" w:eastAsia="STSong" w:hAnsi="Times New Roman" w:cs="Times New Roman"/>
        </w:rPr>
      </w:pPr>
      <w:r w:rsidRPr="009005DB">
        <w:rPr>
          <w:rFonts w:ascii="Times New Roman" w:eastAsia="STSong" w:hAnsi="Times New Roman" w:cs="Times New Roman"/>
        </w:rPr>
        <w:t>How th</w:t>
      </w:r>
      <w:r w:rsidR="003B60BA" w:rsidRPr="009005DB">
        <w:rPr>
          <w:rFonts w:ascii="Times New Roman" w:eastAsia="STSong" w:hAnsi="Times New Roman" w:cs="Times New Roman"/>
        </w:rPr>
        <w:t xml:space="preserve">is </w:t>
      </w:r>
      <w:r w:rsidR="000726D2" w:rsidRPr="009005DB">
        <w:rPr>
          <w:rFonts w:ascii="Times New Roman" w:eastAsia="STSong" w:hAnsi="Times New Roman" w:cs="Times New Roman"/>
        </w:rPr>
        <w:t>case happen</w:t>
      </w:r>
      <w:r w:rsidRPr="009005DB">
        <w:rPr>
          <w:rFonts w:ascii="Times New Roman" w:eastAsia="STSong" w:hAnsi="Times New Roman" w:cs="Times New Roman"/>
        </w:rPr>
        <w:t xml:space="preserve">ed </w:t>
      </w:r>
      <w:r w:rsidR="000726D2" w:rsidRPr="009005DB">
        <w:rPr>
          <w:rFonts w:ascii="Times New Roman" w:eastAsia="STSong" w:hAnsi="Times New Roman" w:cs="Times New Roman"/>
        </w:rPr>
        <w:t xml:space="preserve">is still being </w:t>
      </w:r>
      <w:r w:rsidRPr="009005DB">
        <w:rPr>
          <w:rFonts w:ascii="Times New Roman" w:eastAsia="STSong" w:hAnsi="Times New Roman" w:cs="Times New Roman"/>
        </w:rPr>
        <w:t xml:space="preserve">widely </w:t>
      </w:r>
      <w:r w:rsidR="000726D2" w:rsidRPr="009005DB">
        <w:rPr>
          <w:rFonts w:ascii="Times New Roman" w:eastAsia="STSong" w:hAnsi="Times New Roman" w:cs="Times New Roman"/>
        </w:rPr>
        <w:t xml:space="preserve">discussed in the biomedical areas, bio-technology fields, and scientist communities. Among the discussions, the issue of conflict of interest, financial and non-financial, are </w:t>
      </w:r>
      <w:r w:rsidRPr="009005DB">
        <w:rPr>
          <w:rFonts w:ascii="Times New Roman" w:eastAsia="STSong" w:hAnsi="Times New Roman" w:cs="Times New Roman"/>
        </w:rPr>
        <w:t xml:space="preserve">raised </w:t>
      </w:r>
      <w:r w:rsidR="000726D2" w:rsidRPr="009005DB">
        <w:rPr>
          <w:rFonts w:ascii="Times New Roman" w:eastAsia="STSong" w:hAnsi="Times New Roman" w:cs="Times New Roman"/>
        </w:rPr>
        <w:t xml:space="preserve">more and more. </w:t>
      </w:r>
    </w:p>
    <w:p w14:paraId="7A2C71C1" w14:textId="77777777" w:rsidR="00EF2CB9" w:rsidRPr="009005DB" w:rsidRDefault="00EF2CB9" w:rsidP="009005DB">
      <w:pPr>
        <w:pStyle w:val="wordgroup"/>
        <w:spacing w:before="45" w:beforeAutospacing="0" w:after="45" w:afterAutospacing="0" w:line="276" w:lineRule="auto"/>
        <w:jc w:val="both"/>
        <w:rPr>
          <w:rFonts w:ascii="Times New Roman" w:eastAsia="STSong" w:hAnsi="Times New Roman" w:cs="Times New Roman"/>
          <w:color w:val="333333"/>
        </w:rPr>
      </w:pPr>
    </w:p>
    <w:p w14:paraId="1614ED41" w14:textId="699E10B0" w:rsidR="00551556" w:rsidRPr="009005DB" w:rsidRDefault="003B60BA" w:rsidP="009005DB">
      <w:pPr>
        <w:pStyle w:val="wordgroup"/>
        <w:spacing w:before="45" w:beforeAutospacing="0" w:after="45" w:afterAutospacing="0" w:line="276" w:lineRule="auto"/>
        <w:jc w:val="both"/>
        <w:rPr>
          <w:rFonts w:ascii="Times New Roman" w:eastAsia="STSong" w:hAnsi="Times New Roman" w:cs="Times New Roman"/>
        </w:rPr>
      </w:pPr>
      <w:r w:rsidRPr="009005DB">
        <w:rPr>
          <w:rFonts w:ascii="Times New Roman" w:eastAsia="STSong" w:hAnsi="Times New Roman" w:cs="Times New Roman"/>
          <w:color w:val="333333"/>
        </w:rPr>
        <w:t xml:space="preserve">Mr. He </w:t>
      </w:r>
      <w:r w:rsidR="000726D2" w:rsidRPr="009005DB">
        <w:rPr>
          <w:rFonts w:ascii="Times New Roman" w:eastAsia="STSong" w:hAnsi="Times New Roman" w:cs="Times New Roman"/>
          <w:color w:val="333333"/>
        </w:rPr>
        <w:t xml:space="preserve">was encouraged by </w:t>
      </w:r>
      <w:r w:rsidR="0038350F" w:rsidRPr="009005DB">
        <w:rPr>
          <w:rFonts w:ascii="Times New Roman" w:eastAsia="STSong" w:hAnsi="Times New Roman" w:cs="Times New Roman"/>
        </w:rPr>
        <w:t>University X</w:t>
      </w:r>
      <w:r w:rsidR="000726D2" w:rsidRPr="009005DB">
        <w:rPr>
          <w:rFonts w:ascii="Times New Roman" w:eastAsia="STSong" w:hAnsi="Times New Roman" w:cs="Times New Roman"/>
          <w:color w:val="333333"/>
        </w:rPr>
        <w:t xml:space="preserve">’s policy on translating knowledge </w:t>
      </w:r>
      <w:r w:rsidR="000F2F78" w:rsidRPr="009005DB">
        <w:rPr>
          <w:rFonts w:ascii="Times New Roman" w:eastAsia="STSong" w:hAnsi="Times New Roman" w:cs="Times New Roman"/>
          <w:color w:val="333333"/>
        </w:rPr>
        <w:t xml:space="preserve">into </w:t>
      </w:r>
      <w:r w:rsidR="000726D2" w:rsidRPr="009005DB">
        <w:rPr>
          <w:rFonts w:ascii="Times New Roman" w:eastAsia="STSong" w:hAnsi="Times New Roman" w:cs="Times New Roman"/>
          <w:color w:val="333333"/>
        </w:rPr>
        <w:t>industr</w:t>
      </w:r>
      <w:r w:rsidRPr="009005DB">
        <w:rPr>
          <w:rFonts w:ascii="Times New Roman" w:eastAsia="STSong" w:hAnsi="Times New Roman" w:cs="Times New Roman"/>
          <w:color w:val="333333"/>
        </w:rPr>
        <w:t>ial</w:t>
      </w:r>
      <w:r w:rsidR="000726D2" w:rsidRPr="009005DB">
        <w:rPr>
          <w:rFonts w:ascii="Times New Roman" w:eastAsia="STSong" w:hAnsi="Times New Roman" w:cs="Times New Roman"/>
          <w:color w:val="333333"/>
        </w:rPr>
        <w:t xml:space="preserve"> </w:t>
      </w:r>
      <w:r w:rsidR="000F2F78" w:rsidRPr="009005DB">
        <w:rPr>
          <w:rFonts w:ascii="Times New Roman" w:eastAsia="STSong" w:hAnsi="Times New Roman" w:cs="Times New Roman"/>
          <w:color w:val="333333"/>
        </w:rPr>
        <w:t xml:space="preserve">use or </w:t>
      </w:r>
      <w:r w:rsidRPr="009005DB">
        <w:rPr>
          <w:rFonts w:ascii="Times New Roman" w:eastAsia="STSong" w:hAnsi="Times New Roman" w:cs="Times New Roman"/>
          <w:color w:val="333333"/>
        </w:rPr>
        <w:t xml:space="preserve">for </w:t>
      </w:r>
      <w:r w:rsidR="000F2F78" w:rsidRPr="009005DB">
        <w:rPr>
          <w:rFonts w:ascii="Times New Roman" w:eastAsia="STSong" w:hAnsi="Times New Roman" w:cs="Times New Roman"/>
          <w:color w:val="333333"/>
        </w:rPr>
        <w:t xml:space="preserve">production and </w:t>
      </w:r>
      <w:r w:rsidR="000726D2" w:rsidRPr="009005DB">
        <w:rPr>
          <w:rFonts w:ascii="Times New Roman" w:eastAsia="STSong" w:hAnsi="Times New Roman" w:cs="Times New Roman"/>
          <w:color w:val="333333"/>
        </w:rPr>
        <w:t>patent</w:t>
      </w:r>
      <w:r w:rsidR="000F2F78" w:rsidRPr="009005DB">
        <w:rPr>
          <w:rFonts w:ascii="Times New Roman" w:eastAsia="STSong" w:hAnsi="Times New Roman" w:cs="Times New Roman"/>
          <w:color w:val="333333"/>
        </w:rPr>
        <w:t>ing</w:t>
      </w:r>
      <w:r w:rsidR="000726D2" w:rsidRPr="009005DB">
        <w:rPr>
          <w:rFonts w:ascii="Times New Roman" w:eastAsia="STSong" w:hAnsi="Times New Roman" w:cs="Times New Roman"/>
          <w:color w:val="333333"/>
        </w:rPr>
        <w:t>. On February 26, 2016, the Central Government once issued a notice on Promoting the Transformation of Scientific and Technological Achievements (Guo Fa [2016] No. 16). The Ministry of Education and the Ministry of Science and Technology also issued similar documents</w:t>
      </w:r>
      <w:r w:rsidR="000F2F78" w:rsidRPr="009005DB">
        <w:rPr>
          <w:rFonts w:ascii="Times New Roman" w:eastAsia="STSong" w:hAnsi="Times New Roman" w:cs="Times New Roman"/>
          <w:color w:val="333333"/>
        </w:rPr>
        <w:t xml:space="preserve"> </w:t>
      </w:r>
      <w:r w:rsidR="000726D2" w:rsidRPr="009005DB">
        <w:rPr>
          <w:rFonts w:ascii="Times New Roman" w:eastAsia="STSong" w:hAnsi="Times New Roman" w:cs="Times New Roman"/>
          <w:color w:val="333333"/>
        </w:rPr>
        <w:t xml:space="preserve">(Teaching Technology [2016] No. 3). It encourages colleges and universities to take measures for transfer and transformation of </w:t>
      </w:r>
      <w:r w:rsidR="000726D2" w:rsidRPr="009005DB">
        <w:rPr>
          <w:rFonts w:ascii="Times New Roman" w:eastAsia="STSong" w:hAnsi="Times New Roman" w:cs="Times New Roman"/>
        </w:rPr>
        <w:t xml:space="preserve">scientific and technological…”, if the transformation is successful, obtaining patent, or getting licensing, then not less than 50 percent of the net income from the technology transfer or licensing can be rewarded to individuals who complete this translation...". </w:t>
      </w:r>
    </w:p>
    <w:p w14:paraId="3BDE9F12" w14:textId="77777777" w:rsidR="000F2F78" w:rsidRPr="009005DB" w:rsidRDefault="000F2F78" w:rsidP="009005DB">
      <w:pPr>
        <w:pStyle w:val="wordgroup"/>
        <w:spacing w:before="45" w:beforeAutospacing="0" w:after="45" w:afterAutospacing="0" w:line="276" w:lineRule="auto"/>
        <w:jc w:val="both"/>
        <w:rPr>
          <w:rFonts w:ascii="Times New Roman" w:eastAsia="STSong" w:hAnsi="Times New Roman" w:cs="Times New Roman"/>
        </w:rPr>
      </w:pPr>
    </w:p>
    <w:p w14:paraId="668941D0" w14:textId="7F5ADF40" w:rsidR="00516008" w:rsidRPr="009005DB" w:rsidRDefault="000726D2" w:rsidP="009005DB">
      <w:pPr>
        <w:pStyle w:val="wordgroup"/>
        <w:spacing w:before="45" w:beforeAutospacing="0" w:after="45" w:afterAutospacing="0" w:line="276" w:lineRule="auto"/>
        <w:jc w:val="both"/>
        <w:rPr>
          <w:rFonts w:ascii="Times New Roman" w:eastAsia="STSong" w:hAnsi="Times New Roman" w:cs="Times New Roman"/>
        </w:rPr>
      </w:pPr>
      <w:r w:rsidRPr="009005DB">
        <w:rPr>
          <w:rFonts w:ascii="Times New Roman" w:eastAsia="STSong" w:hAnsi="Times New Roman" w:cs="Times New Roman"/>
        </w:rPr>
        <w:t>The national and university level</w:t>
      </w:r>
      <w:r w:rsidR="000F2F78" w:rsidRPr="009005DB">
        <w:rPr>
          <w:rFonts w:ascii="Times New Roman" w:eastAsia="STSong" w:hAnsi="Times New Roman" w:cs="Times New Roman"/>
        </w:rPr>
        <w:t>s</w:t>
      </w:r>
      <w:r w:rsidRPr="009005DB">
        <w:rPr>
          <w:rFonts w:ascii="Times New Roman" w:eastAsia="STSong" w:hAnsi="Times New Roman" w:cs="Times New Roman"/>
        </w:rPr>
        <w:t xml:space="preserve"> </w:t>
      </w:r>
      <w:r w:rsidR="000F2F78" w:rsidRPr="009005DB">
        <w:rPr>
          <w:rFonts w:ascii="Times New Roman" w:eastAsia="STSong" w:hAnsi="Times New Roman" w:cs="Times New Roman"/>
        </w:rPr>
        <w:t xml:space="preserve">policies </w:t>
      </w:r>
      <w:r w:rsidRPr="009005DB">
        <w:rPr>
          <w:rFonts w:ascii="Times New Roman" w:eastAsia="STSong" w:hAnsi="Times New Roman" w:cs="Times New Roman"/>
        </w:rPr>
        <w:t xml:space="preserve">about encouraging </w:t>
      </w:r>
      <w:r w:rsidR="000F2F78" w:rsidRPr="009005DB">
        <w:rPr>
          <w:rFonts w:ascii="Times New Roman" w:eastAsia="STSong" w:hAnsi="Times New Roman" w:cs="Times New Roman"/>
        </w:rPr>
        <w:t xml:space="preserve">the transformation </w:t>
      </w:r>
      <w:r w:rsidRPr="009005DB">
        <w:rPr>
          <w:rFonts w:ascii="Times New Roman" w:eastAsia="STSong" w:hAnsi="Times New Roman" w:cs="Times New Roman"/>
        </w:rPr>
        <w:t xml:space="preserve">is good for social development, but policy of conflict of interest </w:t>
      </w:r>
      <w:r w:rsidR="000F2F78" w:rsidRPr="009005DB">
        <w:rPr>
          <w:rFonts w:ascii="Times New Roman" w:eastAsia="STSong" w:hAnsi="Times New Roman" w:cs="Times New Roman"/>
        </w:rPr>
        <w:t xml:space="preserve">policies </w:t>
      </w:r>
      <w:r w:rsidRPr="009005DB">
        <w:rPr>
          <w:rFonts w:ascii="Times New Roman" w:eastAsia="STSong" w:hAnsi="Times New Roman" w:cs="Times New Roman"/>
        </w:rPr>
        <w:t xml:space="preserve">should be developed in parallel to </w:t>
      </w:r>
      <w:r w:rsidR="000F2F78" w:rsidRPr="009005DB">
        <w:rPr>
          <w:rFonts w:ascii="Times New Roman" w:eastAsia="STSong" w:hAnsi="Times New Roman" w:cs="Times New Roman"/>
        </w:rPr>
        <w:t xml:space="preserve">guide </w:t>
      </w:r>
      <w:r w:rsidRPr="009005DB">
        <w:rPr>
          <w:rFonts w:ascii="Times New Roman" w:eastAsia="STSong" w:hAnsi="Times New Roman" w:cs="Times New Roman"/>
        </w:rPr>
        <w:t xml:space="preserve">the researcher </w:t>
      </w:r>
      <w:r w:rsidR="000F2F78" w:rsidRPr="009005DB">
        <w:rPr>
          <w:rFonts w:ascii="Times New Roman" w:eastAsia="STSong" w:hAnsi="Times New Roman" w:cs="Times New Roman"/>
        </w:rPr>
        <w:t xml:space="preserve">into not having </w:t>
      </w:r>
      <w:r w:rsidRPr="009005DB">
        <w:rPr>
          <w:rFonts w:ascii="Times New Roman" w:eastAsia="STSong" w:hAnsi="Times New Roman" w:cs="Times New Roman"/>
        </w:rPr>
        <w:t>conflict</w:t>
      </w:r>
      <w:r w:rsidR="000F2F78" w:rsidRPr="009005DB">
        <w:rPr>
          <w:rFonts w:ascii="Times New Roman" w:eastAsia="STSong" w:hAnsi="Times New Roman" w:cs="Times New Roman"/>
        </w:rPr>
        <w:t>s</w:t>
      </w:r>
      <w:r w:rsidRPr="009005DB">
        <w:rPr>
          <w:rFonts w:ascii="Times New Roman" w:eastAsia="STSong" w:hAnsi="Times New Roman" w:cs="Times New Roman"/>
        </w:rPr>
        <w:t xml:space="preserve"> of interest. In 2016, </w:t>
      </w:r>
      <w:r w:rsidR="0038350F" w:rsidRPr="009005DB">
        <w:rPr>
          <w:rFonts w:ascii="Times New Roman" w:eastAsia="STSong" w:hAnsi="Times New Roman" w:cs="Times New Roman"/>
        </w:rPr>
        <w:t>University X</w:t>
      </w:r>
      <w:r w:rsidRPr="009005DB">
        <w:rPr>
          <w:rFonts w:ascii="Times New Roman" w:eastAsia="STSong" w:hAnsi="Times New Roman" w:cs="Times New Roman"/>
        </w:rPr>
        <w:t xml:space="preserve"> reported that </w:t>
      </w:r>
      <w:r w:rsidR="0038350F" w:rsidRPr="009005DB">
        <w:rPr>
          <w:rFonts w:ascii="Times New Roman" w:eastAsia="STSong" w:hAnsi="Times New Roman" w:cs="Times New Roman"/>
        </w:rPr>
        <w:t xml:space="preserve">Mr. </w:t>
      </w:r>
      <w:r w:rsidRPr="009005DB">
        <w:rPr>
          <w:rFonts w:ascii="Times New Roman" w:eastAsia="STSong" w:hAnsi="Times New Roman" w:cs="Times New Roman"/>
        </w:rPr>
        <w:t xml:space="preserve">He was </w:t>
      </w:r>
      <w:r w:rsidR="000F2F78" w:rsidRPr="009005DB">
        <w:rPr>
          <w:rFonts w:ascii="Times New Roman" w:eastAsia="STSong" w:hAnsi="Times New Roman" w:cs="Times New Roman"/>
        </w:rPr>
        <w:t xml:space="preserve">part of the effort to in </w:t>
      </w:r>
      <w:r w:rsidRPr="009005DB">
        <w:rPr>
          <w:rFonts w:ascii="Times New Roman" w:eastAsia="STSong" w:hAnsi="Times New Roman" w:cs="Times New Roman"/>
        </w:rPr>
        <w:t>“encouraging faculty to start up business”, and set</w:t>
      </w:r>
      <w:r w:rsidR="000F2F78" w:rsidRPr="009005DB">
        <w:rPr>
          <w:rFonts w:ascii="Times New Roman" w:eastAsia="STSong" w:hAnsi="Times New Roman" w:cs="Times New Roman"/>
        </w:rPr>
        <w:t xml:space="preserve">ting </w:t>
      </w:r>
      <w:r w:rsidRPr="009005DB">
        <w:rPr>
          <w:rFonts w:ascii="Times New Roman" w:eastAsia="STSong" w:hAnsi="Times New Roman" w:cs="Times New Roman"/>
        </w:rPr>
        <w:t>up compan</w:t>
      </w:r>
      <w:r w:rsidR="000F2F78" w:rsidRPr="009005DB">
        <w:rPr>
          <w:rFonts w:ascii="Times New Roman" w:eastAsia="STSong" w:hAnsi="Times New Roman" w:cs="Times New Roman"/>
        </w:rPr>
        <w:t xml:space="preserve">ies. </w:t>
      </w:r>
      <w:r w:rsidR="0038350F" w:rsidRPr="009005DB">
        <w:rPr>
          <w:rFonts w:ascii="Times New Roman" w:eastAsia="STSong" w:hAnsi="Times New Roman" w:cs="Times New Roman"/>
        </w:rPr>
        <w:t xml:space="preserve">Mr. </w:t>
      </w:r>
      <w:r w:rsidR="000F2F78" w:rsidRPr="009005DB">
        <w:rPr>
          <w:rFonts w:ascii="Times New Roman" w:eastAsia="STSong" w:hAnsi="Times New Roman" w:cs="Times New Roman"/>
        </w:rPr>
        <w:t xml:space="preserve">He had a </w:t>
      </w:r>
      <w:r w:rsidRPr="009005DB">
        <w:rPr>
          <w:rFonts w:ascii="Times New Roman" w:eastAsia="STSong" w:hAnsi="Times New Roman" w:cs="Times New Roman"/>
        </w:rPr>
        <w:t xml:space="preserve">focus on gene sequencing </w:t>
      </w:r>
      <w:r w:rsidR="000F2F78" w:rsidRPr="009005DB">
        <w:rPr>
          <w:rFonts w:ascii="Times New Roman" w:eastAsia="STSong" w:hAnsi="Times New Roman" w:cs="Times New Roman"/>
        </w:rPr>
        <w:t xml:space="preserve">in </w:t>
      </w:r>
      <w:r w:rsidRPr="009005DB">
        <w:rPr>
          <w:rFonts w:ascii="Times New Roman" w:eastAsia="STSong" w:hAnsi="Times New Roman" w:cs="Times New Roman"/>
        </w:rPr>
        <w:t xml:space="preserve">support </w:t>
      </w:r>
      <w:r w:rsidR="000F2F78" w:rsidRPr="009005DB">
        <w:rPr>
          <w:rFonts w:ascii="Times New Roman" w:eastAsia="STSong" w:hAnsi="Times New Roman" w:cs="Times New Roman"/>
        </w:rPr>
        <w:t xml:space="preserve">of </w:t>
      </w:r>
      <w:r w:rsidRPr="009005DB">
        <w:rPr>
          <w:rFonts w:ascii="Times New Roman" w:eastAsia="STSong" w:hAnsi="Times New Roman" w:cs="Times New Roman"/>
        </w:rPr>
        <w:t>clinical diagnosis</w:t>
      </w:r>
      <w:r w:rsidR="000F2F78" w:rsidRPr="009005DB">
        <w:rPr>
          <w:rFonts w:ascii="Times New Roman" w:eastAsia="STSong" w:hAnsi="Times New Roman" w:cs="Times New Roman"/>
        </w:rPr>
        <w:t xml:space="preserve">. It was </w:t>
      </w:r>
      <w:r w:rsidRPr="009005DB">
        <w:rPr>
          <w:rFonts w:ascii="Times New Roman" w:eastAsia="STSong" w:hAnsi="Times New Roman" w:cs="Times New Roman"/>
        </w:rPr>
        <w:t>named “Hao Hai Gene”</w:t>
      </w:r>
      <w:r w:rsidR="000F2F78" w:rsidRPr="009005DB">
        <w:rPr>
          <w:rFonts w:ascii="Times New Roman" w:eastAsia="STSong" w:hAnsi="Times New Roman" w:cs="Times New Roman"/>
        </w:rPr>
        <w:t xml:space="preserve">. </w:t>
      </w:r>
      <w:r w:rsidR="0038350F" w:rsidRPr="009005DB">
        <w:rPr>
          <w:rFonts w:ascii="Times New Roman" w:eastAsia="STSong" w:hAnsi="Times New Roman" w:cs="Times New Roman"/>
        </w:rPr>
        <w:t xml:space="preserve">Mr. </w:t>
      </w:r>
      <w:r w:rsidR="000F2F78" w:rsidRPr="009005DB">
        <w:rPr>
          <w:rFonts w:ascii="Times New Roman" w:eastAsia="STSong" w:hAnsi="Times New Roman" w:cs="Times New Roman"/>
        </w:rPr>
        <w:t>He</w:t>
      </w:r>
      <w:r w:rsidRPr="009005DB">
        <w:rPr>
          <w:rFonts w:ascii="Times New Roman" w:eastAsia="STSong" w:hAnsi="Times New Roman" w:cs="Times New Roman"/>
        </w:rPr>
        <w:t xml:space="preserve"> </w:t>
      </w:r>
      <w:r w:rsidR="000F2F78" w:rsidRPr="009005DB">
        <w:rPr>
          <w:rFonts w:ascii="Times New Roman" w:eastAsia="STSong" w:hAnsi="Times New Roman" w:cs="Times New Roman"/>
        </w:rPr>
        <w:t xml:space="preserve">was the </w:t>
      </w:r>
      <w:r w:rsidRPr="009005DB">
        <w:rPr>
          <w:rFonts w:ascii="Times New Roman" w:eastAsia="STSong" w:hAnsi="Times New Roman" w:cs="Times New Roman"/>
        </w:rPr>
        <w:t xml:space="preserve">company CEO. Though there is no investigation result </w:t>
      </w:r>
      <w:r w:rsidR="000F2F78" w:rsidRPr="009005DB">
        <w:rPr>
          <w:rFonts w:ascii="Times New Roman" w:eastAsia="STSong" w:hAnsi="Times New Roman" w:cs="Times New Roman"/>
        </w:rPr>
        <w:t xml:space="preserve">from these possible conflicts of </w:t>
      </w:r>
      <w:r w:rsidRPr="009005DB">
        <w:rPr>
          <w:rFonts w:ascii="Times New Roman" w:eastAsia="STSong" w:hAnsi="Times New Roman" w:cs="Times New Roman"/>
        </w:rPr>
        <w:t>interest, it is a potential</w:t>
      </w:r>
      <w:r w:rsidR="000F2F78" w:rsidRPr="009005DB">
        <w:rPr>
          <w:rFonts w:ascii="Times New Roman" w:eastAsia="STSong" w:hAnsi="Times New Roman" w:cs="Times New Roman"/>
        </w:rPr>
        <w:t xml:space="preserve">ly a very serious </w:t>
      </w:r>
      <w:r w:rsidRPr="009005DB">
        <w:rPr>
          <w:rFonts w:ascii="Times New Roman" w:eastAsia="STSong" w:hAnsi="Times New Roman" w:cs="Times New Roman"/>
        </w:rPr>
        <w:t>issue related to the case and related motivation</w:t>
      </w:r>
      <w:r w:rsidR="000F2F78" w:rsidRPr="009005DB">
        <w:rPr>
          <w:rFonts w:ascii="Times New Roman" w:eastAsia="STSong" w:hAnsi="Times New Roman" w:cs="Times New Roman"/>
        </w:rPr>
        <w:t>s</w:t>
      </w:r>
      <w:r w:rsidRPr="009005DB">
        <w:rPr>
          <w:rFonts w:ascii="Times New Roman" w:eastAsia="STSong" w:hAnsi="Times New Roman" w:cs="Times New Roman"/>
        </w:rPr>
        <w:t xml:space="preserve"> behind decision</w:t>
      </w:r>
      <w:r w:rsidR="000F2F78" w:rsidRPr="009005DB">
        <w:rPr>
          <w:rFonts w:ascii="Times New Roman" w:eastAsia="STSong" w:hAnsi="Times New Roman" w:cs="Times New Roman"/>
        </w:rPr>
        <w:t>s made.</w:t>
      </w:r>
    </w:p>
    <w:p w14:paraId="3AAEC552" w14:textId="77777777" w:rsidR="000F2F78" w:rsidRPr="009005DB" w:rsidRDefault="000F2F78" w:rsidP="009005DB">
      <w:pPr>
        <w:pStyle w:val="wordgroup"/>
        <w:spacing w:before="45" w:beforeAutospacing="0" w:after="45" w:afterAutospacing="0" w:line="276" w:lineRule="auto"/>
        <w:jc w:val="both"/>
        <w:rPr>
          <w:rFonts w:ascii="Times New Roman" w:eastAsia="STSong" w:hAnsi="Times New Roman" w:cs="Times New Roman"/>
        </w:rPr>
      </w:pPr>
    </w:p>
    <w:p w14:paraId="5DD49ED3" w14:textId="77777777" w:rsidR="00551556" w:rsidRPr="009005DB" w:rsidRDefault="000F2F78" w:rsidP="009005DB">
      <w:pPr>
        <w:pStyle w:val="wordgroup"/>
        <w:spacing w:before="45" w:beforeAutospacing="0" w:after="45" w:afterAutospacing="0" w:line="276" w:lineRule="auto"/>
        <w:jc w:val="both"/>
        <w:rPr>
          <w:rFonts w:ascii="Times New Roman" w:eastAsia="STSong" w:hAnsi="Times New Roman" w:cs="Times New Roman"/>
        </w:rPr>
      </w:pPr>
      <w:r w:rsidRPr="009005DB">
        <w:rPr>
          <w:rFonts w:ascii="Times New Roman" w:eastAsia="STSong" w:hAnsi="Times New Roman" w:cs="Times New Roman"/>
        </w:rPr>
        <w:lastRenderedPageBreak/>
        <w:t>T</w:t>
      </w:r>
      <w:r w:rsidR="000726D2" w:rsidRPr="009005DB">
        <w:rPr>
          <w:rFonts w:ascii="Times New Roman" w:eastAsia="STSong" w:hAnsi="Times New Roman" w:cs="Times New Roman"/>
        </w:rPr>
        <w:t xml:space="preserve">his </w:t>
      </w:r>
      <w:r w:rsidRPr="009005DB">
        <w:rPr>
          <w:rFonts w:ascii="Times New Roman" w:eastAsia="STSong" w:hAnsi="Times New Roman" w:cs="Times New Roman"/>
        </w:rPr>
        <w:t xml:space="preserve">“conflict of interest” </w:t>
      </w:r>
      <w:r w:rsidR="000726D2" w:rsidRPr="009005DB">
        <w:rPr>
          <w:rFonts w:ascii="Times New Roman" w:eastAsia="STSong" w:hAnsi="Times New Roman" w:cs="Times New Roman"/>
        </w:rPr>
        <w:t xml:space="preserve">issue is more and more being noticed and reminds many institutions </w:t>
      </w:r>
      <w:r w:rsidRPr="009005DB">
        <w:rPr>
          <w:rFonts w:ascii="Times New Roman" w:eastAsia="STSong" w:hAnsi="Times New Roman" w:cs="Times New Roman"/>
        </w:rPr>
        <w:t xml:space="preserve">that they must </w:t>
      </w:r>
      <w:r w:rsidR="000726D2" w:rsidRPr="009005DB">
        <w:rPr>
          <w:rFonts w:ascii="Times New Roman" w:eastAsia="STSong" w:hAnsi="Times New Roman" w:cs="Times New Roman"/>
        </w:rPr>
        <w:t>think about how to develop the management mechanism</w:t>
      </w:r>
      <w:r w:rsidRPr="009005DB">
        <w:rPr>
          <w:rFonts w:ascii="Times New Roman" w:eastAsia="STSong" w:hAnsi="Times New Roman" w:cs="Times New Roman"/>
        </w:rPr>
        <w:t>s</w:t>
      </w:r>
      <w:r w:rsidR="000726D2" w:rsidRPr="009005DB">
        <w:rPr>
          <w:rFonts w:ascii="Times New Roman" w:eastAsia="STSong" w:hAnsi="Times New Roman" w:cs="Times New Roman"/>
        </w:rPr>
        <w:t xml:space="preserve"> towards the translation from bench to bedside.</w:t>
      </w:r>
    </w:p>
    <w:p w14:paraId="40DDDBCB" w14:textId="77777777" w:rsidR="00C37B10" w:rsidRPr="009005DB" w:rsidRDefault="00C37B10" w:rsidP="009005DB">
      <w:pPr>
        <w:spacing w:line="276" w:lineRule="auto"/>
        <w:jc w:val="both"/>
        <w:rPr>
          <w:rFonts w:ascii="Times New Roman" w:eastAsia="STSong" w:hAnsi="Times New Roman" w:cs="Times New Roman"/>
        </w:rPr>
      </w:pPr>
    </w:p>
    <w:p w14:paraId="1A45DE1B" w14:textId="4DB4A845" w:rsidR="000F4C4C" w:rsidRPr="009005DB" w:rsidRDefault="000726D2"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rPr>
        <w:t xml:space="preserve">Another reflection is about the values of moral judgment towards the biomedical innovation. It seems that there is consensus </w:t>
      </w:r>
      <w:r w:rsidR="000F2F78" w:rsidRPr="009005DB">
        <w:rPr>
          <w:rFonts w:ascii="Times New Roman" w:eastAsia="STSong" w:hAnsi="Times New Roman" w:cs="Times New Roman"/>
        </w:rPr>
        <w:t xml:space="preserve">in </w:t>
      </w:r>
      <w:r w:rsidRPr="009005DB">
        <w:rPr>
          <w:rFonts w:ascii="Times New Roman" w:eastAsia="STSong" w:hAnsi="Times New Roman" w:cs="Times New Roman"/>
        </w:rPr>
        <w:t>the gene-editing are</w:t>
      </w:r>
      <w:r w:rsidR="000F2F78" w:rsidRPr="009005DB">
        <w:rPr>
          <w:rFonts w:ascii="Times New Roman" w:eastAsia="STSong" w:hAnsi="Times New Roman" w:cs="Times New Roman"/>
        </w:rPr>
        <w:t xml:space="preserve">a that </w:t>
      </w:r>
      <w:r w:rsidRPr="009005DB">
        <w:rPr>
          <w:rFonts w:ascii="Times New Roman" w:eastAsia="STSong" w:hAnsi="Times New Roman" w:cs="Times New Roman"/>
        </w:rPr>
        <w:t xml:space="preserve">there </w:t>
      </w:r>
      <w:r w:rsidR="000F2F78" w:rsidRPr="009005DB">
        <w:rPr>
          <w:rFonts w:ascii="Times New Roman" w:eastAsia="STSong" w:hAnsi="Times New Roman" w:cs="Times New Roman"/>
        </w:rPr>
        <w:t xml:space="preserve">was </w:t>
      </w:r>
      <w:r w:rsidR="00FA52FD">
        <w:rPr>
          <w:rFonts w:ascii="Times New Roman" w:eastAsia="STSong" w:hAnsi="Times New Roman" w:cs="Times New Roman"/>
        </w:rPr>
        <w:t xml:space="preserve">necessity to use </w:t>
      </w:r>
      <w:r w:rsidRPr="009005DB">
        <w:rPr>
          <w:rFonts w:ascii="Times New Roman" w:eastAsia="STSong" w:hAnsi="Times New Roman" w:cs="Times New Roman"/>
        </w:rPr>
        <w:t>CRISPR-Cas9</w:t>
      </w:r>
      <w:r w:rsidR="0038350F" w:rsidRPr="009005DB">
        <w:rPr>
          <w:rFonts w:ascii="Times New Roman" w:eastAsia="STSong" w:hAnsi="Times New Roman" w:cs="Times New Roman"/>
        </w:rPr>
        <w:t>, however</w:t>
      </w:r>
      <w:r w:rsidR="007B0BDE" w:rsidRPr="009005DB">
        <w:rPr>
          <w:rFonts w:ascii="Times New Roman" w:eastAsia="STSong" w:hAnsi="Times New Roman" w:cs="Times New Roman"/>
        </w:rPr>
        <w:t xml:space="preserve"> </w:t>
      </w:r>
      <w:r w:rsidRPr="009005DB">
        <w:rPr>
          <w:rFonts w:ascii="Times New Roman" w:eastAsia="STSong" w:hAnsi="Times New Roman" w:cs="Times New Roman"/>
          <w:bCs/>
        </w:rPr>
        <w:t>heritable genome editing</w:t>
      </w:r>
      <w:r w:rsidRPr="009005DB">
        <w:rPr>
          <w:rFonts w:ascii="Times New Roman" w:eastAsia="STSong" w:hAnsi="Times New Roman" w:cs="Times New Roman"/>
        </w:rPr>
        <w:t xml:space="preserve"> might affect human kind. </w:t>
      </w:r>
      <w:r w:rsidR="007B0BDE" w:rsidRPr="009005DB">
        <w:rPr>
          <w:rFonts w:ascii="Times New Roman" w:eastAsia="STSong" w:hAnsi="Times New Roman" w:cs="Times New Roman"/>
        </w:rPr>
        <w:t xml:space="preserve">On this issue, </w:t>
      </w:r>
      <w:r w:rsidR="003B60BA" w:rsidRPr="009005DB">
        <w:rPr>
          <w:rFonts w:ascii="Times New Roman" w:eastAsia="STSong" w:hAnsi="Times New Roman" w:cs="Times New Roman"/>
        </w:rPr>
        <w:t xml:space="preserve">Mr. </w:t>
      </w:r>
      <w:r w:rsidRPr="009005DB">
        <w:rPr>
          <w:rFonts w:ascii="Times New Roman" w:eastAsia="STSong" w:hAnsi="Times New Roman" w:cs="Times New Roman"/>
        </w:rPr>
        <w:t>He</w:t>
      </w:r>
      <w:r w:rsidR="003B60BA" w:rsidRPr="009005DB">
        <w:rPr>
          <w:rFonts w:ascii="Times New Roman" w:eastAsia="STSong" w:hAnsi="Times New Roman" w:cs="Times New Roman"/>
        </w:rPr>
        <w:t>’s</w:t>
      </w:r>
      <w:r w:rsidRPr="009005DB">
        <w:rPr>
          <w:rFonts w:ascii="Times New Roman" w:eastAsia="STSong" w:hAnsi="Times New Roman" w:cs="Times New Roman"/>
        </w:rPr>
        <w:t xml:space="preserve"> </w:t>
      </w:r>
      <w:r w:rsidR="003B60BA" w:rsidRPr="009005DB">
        <w:rPr>
          <w:rFonts w:ascii="Times New Roman" w:eastAsia="STSong" w:hAnsi="Times New Roman" w:cs="Times New Roman"/>
        </w:rPr>
        <w:t xml:space="preserve">answers </w:t>
      </w:r>
      <w:r w:rsidR="007B0BDE" w:rsidRPr="009005DB">
        <w:rPr>
          <w:rFonts w:ascii="Times New Roman" w:eastAsia="STSong" w:hAnsi="Times New Roman" w:cs="Times New Roman"/>
        </w:rPr>
        <w:t xml:space="preserve">to </w:t>
      </w:r>
      <w:r w:rsidRPr="009005DB">
        <w:rPr>
          <w:rFonts w:ascii="Times New Roman" w:eastAsia="STSong" w:hAnsi="Times New Roman" w:cs="Times New Roman"/>
        </w:rPr>
        <w:t xml:space="preserve">questions </w:t>
      </w:r>
      <w:r w:rsidR="007B0BDE" w:rsidRPr="009005DB">
        <w:rPr>
          <w:rFonts w:ascii="Times New Roman" w:eastAsia="STSong" w:hAnsi="Times New Roman" w:cs="Times New Roman"/>
        </w:rPr>
        <w:t xml:space="preserve">at </w:t>
      </w:r>
      <w:r w:rsidRPr="009005DB">
        <w:rPr>
          <w:rFonts w:ascii="Times New Roman" w:eastAsia="STSong" w:hAnsi="Times New Roman" w:cs="Times New Roman"/>
        </w:rPr>
        <w:t xml:space="preserve">the </w:t>
      </w:r>
      <w:r w:rsidR="003B60BA" w:rsidRPr="009005DB">
        <w:rPr>
          <w:rFonts w:ascii="Times New Roman" w:eastAsia="STSong" w:hAnsi="Times New Roman" w:cs="Times New Roman"/>
        </w:rPr>
        <w:t xml:space="preserve">press </w:t>
      </w:r>
      <w:r w:rsidRPr="009005DB">
        <w:rPr>
          <w:rFonts w:ascii="Times New Roman" w:eastAsia="STSong" w:hAnsi="Times New Roman" w:cs="Times New Roman"/>
        </w:rPr>
        <w:t>conference</w:t>
      </w:r>
      <w:r w:rsidR="007B0BDE" w:rsidRPr="009005DB">
        <w:rPr>
          <w:rFonts w:ascii="Times New Roman" w:eastAsia="STSong" w:hAnsi="Times New Roman" w:cs="Times New Roman"/>
        </w:rPr>
        <w:t xml:space="preserve"> </w:t>
      </w:r>
      <w:r w:rsidR="003B60BA" w:rsidRPr="009005DB">
        <w:rPr>
          <w:rFonts w:ascii="Times New Roman" w:eastAsia="STSong" w:hAnsi="Times New Roman" w:cs="Times New Roman"/>
        </w:rPr>
        <w:t xml:space="preserve">were that </w:t>
      </w:r>
      <w:r w:rsidR="007B0BDE" w:rsidRPr="009005DB">
        <w:rPr>
          <w:rFonts w:ascii="Times New Roman" w:eastAsia="STSong" w:hAnsi="Times New Roman" w:cs="Times New Roman"/>
        </w:rPr>
        <w:t>“</w:t>
      </w:r>
      <w:r w:rsidRPr="009005DB">
        <w:rPr>
          <w:rFonts w:ascii="Times New Roman" w:eastAsia="STSong" w:hAnsi="Times New Roman" w:cs="Times New Roman"/>
        </w:rPr>
        <w:t>I know my research has caused big debate, but I believe this can help those families in need. I’d like to face the problems and take responsibility.</w:t>
      </w:r>
      <w:r w:rsidR="007B0BDE" w:rsidRPr="009005DB">
        <w:rPr>
          <w:rFonts w:ascii="Times New Roman" w:eastAsia="STSong" w:hAnsi="Times New Roman" w:cs="Times New Roman"/>
        </w:rPr>
        <w:t>”</w:t>
      </w:r>
    </w:p>
    <w:p w14:paraId="05665FBE" w14:textId="77777777" w:rsidR="000F2F78" w:rsidRPr="009005DB" w:rsidRDefault="000F2F78" w:rsidP="009005DB">
      <w:pPr>
        <w:spacing w:line="276" w:lineRule="auto"/>
        <w:jc w:val="both"/>
        <w:rPr>
          <w:rFonts w:ascii="Times New Roman" w:eastAsia="STSong" w:hAnsi="Times New Roman" w:cs="Times New Roman"/>
        </w:rPr>
      </w:pPr>
    </w:p>
    <w:p w14:paraId="4373BCC3" w14:textId="47AEB2B1" w:rsidR="0082311C" w:rsidRPr="009005DB" w:rsidRDefault="000726D2" w:rsidP="009005DB">
      <w:pPr>
        <w:spacing w:line="276" w:lineRule="auto"/>
        <w:jc w:val="both"/>
        <w:rPr>
          <w:rFonts w:ascii="Times New Roman" w:eastAsia="STSong" w:hAnsi="Times New Roman" w:cs="Times New Roman"/>
        </w:rPr>
      </w:pPr>
      <w:r w:rsidRPr="009005DB">
        <w:rPr>
          <w:rFonts w:ascii="Times New Roman" w:eastAsia="STSong" w:hAnsi="Times New Roman" w:cs="Times New Roman"/>
        </w:rPr>
        <w:t xml:space="preserve">Many </w:t>
      </w:r>
      <w:proofErr w:type="spellStart"/>
      <w:r w:rsidRPr="009005DB">
        <w:rPr>
          <w:rFonts w:ascii="Times New Roman" w:eastAsia="STSong" w:hAnsi="Times New Roman" w:cs="Times New Roman"/>
        </w:rPr>
        <w:t>bioethicsts</w:t>
      </w:r>
      <w:proofErr w:type="spellEnd"/>
      <w:r w:rsidRPr="009005DB">
        <w:rPr>
          <w:rFonts w:ascii="Times New Roman" w:eastAsia="STSong" w:hAnsi="Times New Roman" w:cs="Times New Roman"/>
        </w:rPr>
        <w:t xml:space="preserve"> think</w:t>
      </w:r>
      <w:r w:rsidR="007B0BDE" w:rsidRPr="009005DB">
        <w:rPr>
          <w:rFonts w:ascii="Times New Roman" w:eastAsia="STSong" w:hAnsi="Times New Roman" w:cs="Times New Roman"/>
        </w:rPr>
        <w:t xml:space="preserve"> that </w:t>
      </w:r>
      <w:r w:rsidRPr="009005DB">
        <w:rPr>
          <w:rFonts w:ascii="Times New Roman" w:eastAsia="STSong" w:hAnsi="Times New Roman" w:cs="Times New Roman"/>
        </w:rPr>
        <w:t xml:space="preserve">it is impossible to predict </w:t>
      </w:r>
      <w:r w:rsidR="007B0BDE" w:rsidRPr="009005DB">
        <w:rPr>
          <w:rFonts w:ascii="Times New Roman" w:eastAsia="STSong" w:hAnsi="Times New Roman" w:cs="Times New Roman"/>
        </w:rPr>
        <w:t xml:space="preserve">either </w:t>
      </w:r>
      <w:r w:rsidRPr="009005DB">
        <w:rPr>
          <w:rFonts w:ascii="Times New Roman" w:eastAsia="STSong" w:hAnsi="Times New Roman" w:cs="Times New Roman"/>
        </w:rPr>
        <w:t>benefit</w:t>
      </w:r>
      <w:r w:rsidR="007B0BDE" w:rsidRPr="009005DB">
        <w:rPr>
          <w:rFonts w:ascii="Times New Roman" w:eastAsia="STSong" w:hAnsi="Times New Roman" w:cs="Times New Roman"/>
        </w:rPr>
        <w:t>s, or harm, and</w:t>
      </w:r>
      <w:r w:rsidRPr="009005DB">
        <w:rPr>
          <w:rFonts w:ascii="Times New Roman" w:eastAsia="STSong" w:hAnsi="Times New Roman" w:cs="Times New Roman"/>
        </w:rPr>
        <w:t xml:space="preserve"> that is </w:t>
      </w:r>
      <w:r w:rsidR="007B0BDE" w:rsidRPr="009005DB">
        <w:rPr>
          <w:rFonts w:ascii="Times New Roman" w:eastAsia="STSong" w:hAnsi="Times New Roman" w:cs="Times New Roman"/>
        </w:rPr>
        <w:t xml:space="preserve">a sufficient reason for not allowing the practice. </w:t>
      </w:r>
      <w:r w:rsidRPr="009005DB">
        <w:rPr>
          <w:rFonts w:ascii="Times New Roman" w:eastAsia="STSong" w:hAnsi="Times New Roman" w:cs="Times New Roman"/>
          <w:bCs/>
        </w:rPr>
        <w:t>(Anto</w:t>
      </w:r>
      <w:r w:rsidRPr="009005DB">
        <w:rPr>
          <w:rFonts w:ascii="Times New Roman" w:eastAsia="STSong" w:hAnsi="Times New Roman" w:cs="Times New Roman"/>
          <w:bCs/>
          <w:color w:val="333333"/>
        </w:rPr>
        <w:t>nio Regalado, 2019</w:t>
      </w:r>
      <w:r w:rsidRPr="009005DB">
        <w:rPr>
          <w:rFonts w:ascii="Times New Roman" w:eastAsia="STSong" w:hAnsi="Times New Roman" w:cs="Times New Roman"/>
          <w:color w:val="333333"/>
        </w:rPr>
        <w:t xml:space="preserve">). But </w:t>
      </w:r>
      <w:r w:rsidR="007B0BDE" w:rsidRPr="009005DB">
        <w:rPr>
          <w:rFonts w:ascii="Times New Roman" w:eastAsia="STSong" w:hAnsi="Times New Roman" w:cs="Times New Roman"/>
          <w:color w:val="333333"/>
        </w:rPr>
        <w:t xml:space="preserve">the question of </w:t>
      </w:r>
      <w:r w:rsidRPr="009005DB">
        <w:rPr>
          <w:rFonts w:ascii="Times New Roman" w:eastAsia="STSong" w:hAnsi="Times New Roman" w:cs="Times New Roman"/>
          <w:color w:val="333333"/>
        </w:rPr>
        <w:t>who is qualified to make such judgment about benefit and risk</w:t>
      </w:r>
      <w:r w:rsidR="007B0BDE" w:rsidRPr="009005DB">
        <w:rPr>
          <w:rFonts w:ascii="Times New Roman" w:eastAsia="STSong" w:hAnsi="Times New Roman" w:cs="Times New Roman"/>
          <w:color w:val="333333"/>
        </w:rPr>
        <w:t xml:space="preserve"> remains</w:t>
      </w:r>
      <w:r w:rsidRPr="009005DB">
        <w:rPr>
          <w:rFonts w:ascii="Times New Roman" w:eastAsia="STSong" w:hAnsi="Times New Roman" w:cs="Times New Roman"/>
          <w:color w:val="333333"/>
        </w:rPr>
        <w:t xml:space="preserve">? </w:t>
      </w:r>
      <w:r w:rsidR="00727ADA">
        <w:rPr>
          <w:rFonts w:ascii="Times New Roman" w:eastAsia="STSong" w:hAnsi="Times New Roman" w:cs="Times New Roman"/>
          <w:color w:val="333333"/>
        </w:rPr>
        <w:t xml:space="preserve">It seems, the parents of twin babies strongly requested the research team to do this, is it sufficient for researcher or doctor to follow? We have to admit that many doctors are following </w:t>
      </w:r>
      <w:r w:rsidR="00060769">
        <w:rPr>
          <w:rFonts w:ascii="Times New Roman" w:eastAsia="STSong" w:hAnsi="Times New Roman" w:cs="Times New Roman"/>
          <w:color w:val="333333"/>
        </w:rPr>
        <w:t>unreasonable requests from families, instead of best interest of patients.</w:t>
      </w:r>
      <w:r w:rsidR="00727ADA">
        <w:rPr>
          <w:rFonts w:ascii="Times New Roman" w:eastAsia="STSong" w:hAnsi="Times New Roman" w:cs="Times New Roman"/>
          <w:color w:val="333333"/>
        </w:rPr>
        <w:t xml:space="preserve"> (don't account whether Mr. </w:t>
      </w:r>
      <w:r w:rsidR="00727ADA" w:rsidRPr="009005DB">
        <w:rPr>
          <w:rFonts w:ascii="Times New Roman" w:eastAsia="STSong" w:hAnsi="Times New Roman" w:cs="Times New Roman"/>
        </w:rPr>
        <w:t>He</w:t>
      </w:r>
      <w:r w:rsidR="00727ADA">
        <w:rPr>
          <w:rFonts w:ascii="Times New Roman" w:eastAsia="STSong" w:hAnsi="Times New Roman" w:cs="Times New Roman"/>
        </w:rPr>
        <w:t xml:space="preserve"> had some undue information or not</w:t>
      </w:r>
      <w:r w:rsidR="00727ADA">
        <w:rPr>
          <w:rFonts w:ascii="Times New Roman" w:eastAsia="STSong" w:hAnsi="Times New Roman" w:cs="Times New Roman"/>
          <w:color w:val="333333"/>
        </w:rPr>
        <w:t>)</w:t>
      </w:r>
      <w:r w:rsidR="00060769">
        <w:rPr>
          <w:rFonts w:ascii="Times New Roman" w:eastAsia="STSong" w:hAnsi="Times New Roman" w:cs="Times New Roman"/>
          <w:color w:val="333333"/>
        </w:rPr>
        <w:t>. Currently, t</w:t>
      </w:r>
      <w:r w:rsidRPr="009005DB">
        <w:rPr>
          <w:rFonts w:ascii="Times New Roman" w:eastAsia="STSong" w:hAnsi="Times New Roman" w:cs="Times New Roman"/>
          <w:color w:val="333333"/>
        </w:rPr>
        <w:t xml:space="preserve">here is consensus about germline gene-editing and it </w:t>
      </w:r>
      <w:r w:rsidR="007B0BDE" w:rsidRPr="009005DB">
        <w:rPr>
          <w:rFonts w:ascii="Times New Roman" w:eastAsia="STSong" w:hAnsi="Times New Roman" w:cs="Times New Roman"/>
          <w:color w:val="333333"/>
        </w:rPr>
        <w:t xml:space="preserve">is </w:t>
      </w:r>
      <w:r w:rsidRPr="009005DB">
        <w:rPr>
          <w:rFonts w:ascii="Times New Roman" w:eastAsia="STSong" w:hAnsi="Times New Roman" w:cs="Times New Roman"/>
          <w:color w:val="333333"/>
        </w:rPr>
        <w:t xml:space="preserve">not </w:t>
      </w:r>
      <w:r w:rsidR="007B0BDE" w:rsidRPr="009005DB">
        <w:rPr>
          <w:rFonts w:ascii="Times New Roman" w:eastAsia="STSong" w:hAnsi="Times New Roman" w:cs="Times New Roman"/>
          <w:color w:val="333333"/>
        </w:rPr>
        <w:t xml:space="preserve">yet </w:t>
      </w:r>
      <w:r w:rsidRPr="009005DB">
        <w:rPr>
          <w:rFonts w:ascii="Times New Roman" w:eastAsia="STSong" w:hAnsi="Times New Roman" w:cs="Times New Roman"/>
          <w:color w:val="333333"/>
        </w:rPr>
        <w:t xml:space="preserve">time to apply this to medical treatment.  </w:t>
      </w:r>
      <w:r w:rsidRPr="009005DB">
        <w:rPr>
          <w:rFonts w:ascii="Times New Roman" w:eastAsia="STSong" w:hAnsi="Times New Roman" w:cs="Times New Roman"/>
        </w:rPr>
        <w:t>Just suppose: if some years late</w:t>
      </w:r>
      <w:r w:rsidR="007B0BDE" w:rsidRPr="009005DB">
        <w:rPr>
          <w:rFonts w:ascii="Times New Roman" w:eastAsia="STSong" w:hAnsi="Times New Roman" w:cs="Times New Roman"/>
        </w:rPr>
        <w:t>r</w:t>
      </w:r>
      <w:r w:rsidRPr="009005DB">
        <w:rPr>
          <w:rFonts w:ascii="Times New Roman" w:eastAsia="STSong" w:hAnsi="Times New Roman" w:cs="Times New Roman"/>
        </w:rPr>
        <w:t xml:space="preserve">, the follow up data of the twin girls provides evidence to show </w:t>
      </w:r>
      <w:bookmarkStart w:id="1" w:name="OLE_LINK1"/>
      <w:bookmarkStart w:id="2" w:name="OLE_LINK2"/>
      <w:r w:rsidR="00727ADA">
        <w:rPr>
          <w:rFonts w:ascii="Times New Roman" w:eastAsia="STSong" w:hAnsi="Times New Roman" w:cs="Times New Roman"/>
          <w:color w:val="333333"/>
        </w:rPr>
        <w:t xml:space="preserve">Mr. </w:t>
      </w:r>
      <w:r w:rsidRPr="009005DB">
        <w:rPr>
          <w:rFonts w:ascii="Times New Roman" w:eastAsia="STSong" w:hAnsi="Times New Roman" w:cs="Times New Roman"/>
        </w:rPr>
        <w:t>He’s</w:t>
      </w:r>
      <w:bookmarkEnd w:id="1"/>
      <w:bookmarkEnd w:id="2"/>
      <w:r w:rsidRPr="009005DB">
        <w:rPr>
          <w:rFonts w:ascii="Times New Roman" w:eastAsia="STSong" w:hAnsi="Times New Roman" w:cs="Times New Roman"/>
        </w:rPr>
        <w:t xml:space="preserve"> research and application </w:t>
      </w:r>
      <w:r w:rsidR="007B0BDE" w:rsidRPr="009005DB">
        <w:rPr>
          <w:rFonts w:ascii="Times New Roman" w:eastAsia="STSong" w:hAnsi="Times New Roman" w:cs="Times New Roman"/>
        </w:rPr>
        <w:t xml:space="preserve">were </w:t>
      </w:r>
      <w:r w:rsidRPr="009005DB">
        <w:rPr>
          <w:rFonts w:ascii="Times New Roman" w:eastAsia="STSong" w:hAnsi="Times New Roman" w:cs="Times New Roman"/>
        </w:rPr>
        <w:t xml:space="preserve">successful, </w:t>
      </w:r>
      <w:r w:rsidR="007B0BDE" w:rsidRPr="009005DB">
        <w:rPr>
          <w:rFonts w:ascii="Times New Roman" w:eastAsia="STSong" w:hAnsi="Times New Roman" w:cs="Times New Roman"/>
        </w:rPr>
        <w:t xml:space="preserve">what would be the response to </w:t>
      </w:r>
      <w:r w:rsidRPr="009005DB">
        <w:rPr>
          <w:rFonts w:ascii="Times New Roman" w:eastAsia="STSong" w:hAnsi="Times New Roman" w:cs="Times New Roman"/>
        </w:rPr>
        <w:t>today’s condemn</w:t>
      </w:r>
      <w:r w:rsidR="007B0BDE" w:rsidRPr="009005DB">
        <w:rPr>
          <w:rFonts w:ascii="Times New Roman" w:eastAsia="STSong" w:hAnsi="Times New Roman" w:cs="Times New Roman"/>
        </w:rPr>
        <w:t>ation</w:t>
      </w:r>
      <w:r w:rsidRPr="009005DB">
        <w:rPr>
          <w:rFonts w:ascii="Times New Roman" w:eastAsia="STSong" w:hAnsi="Times New Roman" w:cs="Times New Roman"/>
        </w:rPr>
        <w:t>? Good outcome</w:t>
      </w:r>
      <w:r w:rsidR="007B0BDE" w:rsidRPr="009005DB">
        <w:rPr>
          <w:rFonts w:ascii="Times New Roman" w:eastAsia="STSong" w:hAnsi="Times New Roman" w:cs="Times New Roman"/>
        </w:rPr>
        <w:t xml:space="preserve">, </w:t>
      </w:r>
      <w:r w:rsidRPr="009005DB">
        <w:rPr>
          <w:rFonts w:ascii="Times New Roman" w:eastAsia="STSong" w:hAnsi="Times New Roman" w:cs="Times New Roman"/>
        </w:rPr>
        <w:t>but breaking the rule</w:t>
      </w:r>
      <w:r w:rsidR="007B0BDE" w:rsidRPr="009005DB">
        <w:rPr>
          <w:rFonts w:ascii="Times New Roman" w:eastAsia="STSong" w:hAnsi="Times New Roman" w:cs="Times New Roman"/>
        </w:rPr>
        <w:t>s</w:t>
      </w:r>
      <w:r w:rsidRPr="009005DB">
        <w:rPr>
          <w:rFonts w:ascii="Times New Roman" w:eastAsia="STSong" w:hAnsi="Times New Roman" w:cs="Times New Roman"/>
        </w:rPr>
        <w:t>, or following the rule</w:t>
      </w:r>
      <w:r w:rsidR="007B0BDE" w:rsidRPr="009005DB">
        <w:rPr>
          <w:rFonts w:ascii="Times New Roman" w:eastAsia="STSong" w:hAnsi="Times New Roman" w:cs="Times New Roman"/>
        </w:rPr>
        <w:t>s,</w:t>
      </w:r>
      <w:r w:rsidRPr="009005DB">
        <w:rPr>
          <w:rFonts w:ascii="Times New Roman" w:eastAsia="STSong" w:hAnsi="Times New Roman" w:cs="Times New Roman"/>
        </w:rPr>
        <w:t xml:space="preserve"> but bad result for the babies, which is more acceptable? Is </w:t>
      </w:r>
      <w:r w:rsidR="007B0BDE" w:rsidRPr="009005DB">
        <w:rPr>
          <w:rFonts w:ascii="Times New Roman" w:eastAsia="STSong" w:hAnsi="Times New Roman" w:cs="Times New Roman"/>
        </w:rPr>
        <w:t>a result</w:t>
      </w:r>
      <w:r w:rsidRPr="009005DB">
        <w:rPr>
          <w:rFonts w:ascii="Times New Roman" w:eastAsia="STSong" w:hAnsi="Times New Roman" w:cs="Times New Roman"/>
        </w:rPr>
        <w:t xml:space="preserve">-based </w:t>
      </w:r>
      <w:r w:rsidR="007B0BDE" w:rsidRPr="009005DB">
        <w:rPr>
          <w:rFonts w:ascii="Times New Roman" w:eastAsia="STSong" w:hAnsi="Times New Roman" w:cs="Times New Roman"/>
        </w:rPr>
        <w:t xml:space="preserve">judgment </w:t>
      </w:r>
      <w:r w:rsidRPr="009005DB">
        <w:rPr>
          <w:rFonts w:ascii="Times New Roman" w:eastAsia="STSong" w:hAnsi="Times New Roman" w:cs="Times New Roman"/>
        </w:rPr>
        <w:t>mechanism tenable</w:t>
      </w:r>
      <w:r w:rsidR="0038350F" w:rsidRPr="009005DB">
        <w:rPr>
          <w:rFonts w:ascii="Times New Roman" w:eastAsia="STSong" w:hAnsi="Times New Roman" w:cs="Times New Roman"/>
        </w:rPr>
        <w:t>, or the rule itself is sufficient</w:t>
      </w:r>
      <w:r w:rsidRPr="009005DB">
        <w:rPr>
          <w:rFonts w:ascii="Times New Roman" w:eastAsia="STSong" w:hAnsi="Times New Roman" w:cs="Times New Roman"/>
        </w:rPr>
        <w:t xml:space="preserve">?  Moreover, </w:t>
      </w:r>
      <w:r w:rsidR="007B0BDE" w:rsidRPr="009005DB">
        <w:rPr>
          <w:rFonts w:ascii="Times New Roman" w:eastAsia="STSong" w:hAnsi="Times New Roman" w:cs="Times New Roman"/>
        </w:rPr>
        <w:t xml:space="preserve">does there </w:t>
      </w:r>
      <w:r w:rsidRPr="009005DB">
        <w:rPr>
          <w:rFonts w:ascii="Times New Roman" w:eastAsia="STSong" w:hAnsi="Times New Roman" w:cs="Times New Roman"/>
        </w:rPr>
        <w:t>exist difference</w:t>
      </w:r>
      <w:r w:rsidR="007B0BDE" w:rsidRPr="009005DB">
        <w:rPr>
          <w:rFonts w:ascii="Times New Roman" w:eastAsia="STSong" w:hAnsi="Times New Roman" w:cs="Times New Roman"/>
        </w:rPr>
        <w:t>s</w:t>
      </w:r>
      <w:r w:rsidRPr="009005DB">
        <w:rPr>
          <w:rFonts w:ascii="Times New Roman" w:eastAsia="STSong" w:hAnsi="Times New Roman" w:cs="Times New Roman"/>
        </w:rPr>
        <w:t xml:space="preserve"> of risk-benefit ratio judgment </w:t>
      </w:r>
      <w:r w:rsidR="007B0BDE" w:rsidRPr="009005DB">
        <w:rPr>
          <w:rFonts w:ascii="Times New Roman" w:eastAsia="STSong" w:hAnsi="Times New Roman" w:cs="Times New Roman"/>
        </w:rPr>
        <w:t xml:space="preserve">for a </w:t>
      </w:r>
      <w:r w:rsidRPr="009005DB">
        <w:rPr>
          <w:rFonts w:ascii="Times New Roman" w:eastAsia="STSong" w:hAnsi="Times New Roman" w:cs="Times New Roman"/>
        </w:rPr>
        <w:t xml:space="preserve">specific region </w:t>
      </w:r>
      <w:r w:rsidR="007B0BDE" w:rsidRPr="009005DB">
        <w:rPr>
          <w:rFonts w:ascii="Times New Roman" w:eastAsia="STSong" w:hAnsi="Times New Roman" w:cs="Times New Roman"/>
        </w:rPr>
        <w:t xml:space="preserve">compared to a different </w:t>
      </w:r>
      <w:r w:rsidRPr="009005DB">
        <w:rPr>
          <w:rFonts w:ascii="Times New Roman" w:eastAsia="STSong" w:hAnsi="Times New Roman" w:cs="Times New Roman"/>
        </w:rPr>
        <w:t>region? If the local ethics committee approves the study, it is legal to proceed, or it is not ethical?</w:t>
      </w:r>
    </w:p>
    <w:p w14:paraId="4A1D5C48" w14:textId="77777777" w:rsidR="00E74F8B" w:rsidRPr="009005DB" w:rsidRDefault="000726D2" w:rsidP="009005DB">
      <w:pPr>
        <w:spacing w:line="276" w:lineRule="auto"/>
        <w:rPr>
          <w:rFonts w:ascii="Times New Roman" w:eastAsia="STSong" w:hAnsi="Times New Roman" w:cs="Times New Roman"/>
        </w:rPr>
      </w:pPr>
      <w:r w:rsidRPr="009005DB">
        <w:rPr>
          <w:rFonts w:ascii="Times New Roman" w:eastAsia="STSong" w:hAnsi="Times New Roman" w:cs="Times New Roman"/>
        </w:rPr>
        <w:t>What should be the fundamental values behind?</w:t>
      </w:r>
    </w:p>
    <w:p w14:paraId="636A0F05" w14:textId="77777777" w:rsidR="00E74F8B" w:rsidRPr="009005DB" w:rsidRDefault="00E74F8B" w:rsidP="009005DB">
      <w:pPr>
        <w:spacing w:line="276" w:lineRule="auto"/>
        <w:rPr>
          <w:rFonts w:ascii="Times New Roman" w:eastAsia="STSong" w:hAnsi="Times New Roman" w:cs="Times New Roman"/>
        </w:rPr>
      </w:pPr>
    </w:p>
    <w:p w14:paraId="76CF1CFD" w14:textId="74FA27FB" w:rsidR="00785609" w:rsidRPr="009005DB" w:rsidRDefault="000726D2" w:rsidP="009005DB">
      <w:pPr>
        <w:spacing w:line="276" w:lineRule="auto"/>
        <w:rPr>
          <w:rFonts w:ascii="Times New Roman" w:eastAsia="STSong" w:hAnsi="Times New Roman" w:cs="Times New Roman"/>
        </w:rPr>
        <w:sectPr w:rsidR="00785609" w:rsidRPr="009005DB" w:rsidSect="000B18B5">
          <w:headerReference w:type="default" r:id="rId9"/>
          <w:footerReference w:type="even" r:id="rId10"/>
          <w:footerReference w:type="default" r:id="rId11"/>
          <w:pgSz w:w="11900" w:h="16840"/>
          <w:pgMar w:top="1440" w:right="1797" w:bottom="1440" w:left="1797" w:header="709" w:footer="709" w:gutter="0"/>
          <w:cols w:space="708"/>
          <w:docGrid w:linePitch="360"/>
        </w:sectPr>
      </w:pPr>
      <w:r w:rsidRPr="009005DB">
        <w:rPr>
          <w:rFonts w:ascii="Times New Roman" w:eastAsia="STSong" w:hAnsi="Times New Roman" w:cs="Times New Roman"/>
        </w:rPr>
        <w:t xml:space="preserve">Acknowledge </w:t>
      </w:r>
      <w:r w:rsidR="00B56845">
        <w:rPr>
          <w:rFonts w:ascii="Times New Roman" w:eastAsia="STSong" w:hAnsi="Times New Roman" w:cs="Times New Roman" w:hint="eastAsia"/>
        </w:rPr>
        <w:t xml:space="preserve">Dr. </w:t>
      </w:r>
      <w:proofErr w:type="spellStart"/>
      <w:r w:rsidRPr="009005DB">
        <w:rPr>
          <w:rFonts w:ascii="Times New Roman" w:eastAsia="STSong" w:hAnsi="Times New Roman" w:cs="Times New Roman"/>
        </w:rPr>
        <w:t>Yeyang</w:t>
      </w:r>
      <w:proofErr w:type="spellEnd"/>
      <w:r w:rsidRPr="009005DB">
        <w:rPr>
          <w:rFonts w:ascii="Times New Roman" w:eastAsia="STSong" w:hAnsi="Times New Roman" w:cs="Times New Roman"/>
        </w:rPr>
        <w:t xml:space="preserve"> </w:t>
      </w:r>
      <w:proofErr w:type="spellStart"/>
      <w:r w:rsidRPr="009005DB">
        <w:rPr>
          <w:rFonts w:ascii="Times New Roman" w:eastAsia="STSong" w:hAnsi="Times New Roman" w:cs="Times New Roman"/>
        </w:rPr>
        <w:t>Su</w:t>
      </w:r>
      <w:proofErr w:type="spellEnd"/>
      <w:r w:rsidRPr="009005DB">
        <w:rPr>
          <w:rFonts w:ascii="Times New Roman" w:eastAsia="STSong" w:hAnsi="Times New Roman" w:cs="Times New Roman"/>
        </w:rPr>
        <w:t xml:space="preserve"> for her help to collect some materials</w:t>
      </w:r>
      <w:r w:rsidR="00B56845">
        <w:rPr>
          <w:rFonts w:ascii="Times New Roman" w:eastAsia="STSong" w:hAnsi="Times New Roman" w:cs="Times New Roman" w:hint="eastAsia"/>
        </w:rPr>
        <w:t xml:space="preserve"> and discussion</w:t>
      </w:r>
      <w:r w:rsidRPr="009005DB">
        <w:rPr>
          <w:rFonts w:ascii="Times New Roman" w:eastAsia="STSong" w:hAnsi="Times New Roman" w:cs="Times New Roman"/>
        </w:rPr>
        <w:t>.</w:t>
      </w:r>
    </w:p>
    <w:p w14:paraId="0297FE84" w14:textId="77777777" w:rsidR="005203BD" w:rsidRPr="009005DB" w:rsidRDefault="000726D2" w:rsidP="009005DB">
      <w:pPr>
        <w:pStyle w:val="Bibliography"/>
        <w:spacing w:line="276" w:lineRule="auto"/>
        <w:rPr>
          <w:rFonts w:ascii="Times New Roman" w:eastAsia="STSong" w:hAnsi="Times New Roman" w:cs="Times New Roman"/>
        </w:rPr>
      </w:pPr>
      <w:r w:rsidRPr="009005DB">
        <w:rPr>
          <w:rFonts w:ascii="Times New Roman" w:eastAsia="STSong" w:hAnsi="Times New Roman" w:cs="Times New Roman"/>
        </w:rPr>
        <w:t xml:space="preserve">References </w:t>
      </w:r>
    </w:p>
    <w:p w14:paraId="1C0BB0F2" w14:textId="77777777" w:rsidR="005203BD" w:rsidRPr="009005DB"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fldChar w:fldCharType="begin"/>
      </w:r>
      <w:r w:rsidRPr="009005DB">
        <w:rPr>
          <w:rFonts w:ascii="Times New Roman" w:eastAsia="STSong" w:hAnsi="Times New Roman" w:cs="Times New Roman"/>
        </w:rPr>
        <w:instrText xml:space="preserve"> ADDIN ZOTERO_BIBL {"uncited":[],"omitted":[],"custom":[]} CSL_BIBLIOGRAPHY </w:instrText>
      </w:r>
      <w:r w:rsidRPr="009005DB">
        <w:rPr>
          <w:rFonts w:ascii="Times New Roman" w:eastAsia="STSong" w:hAnsi="Times New Roman" w:cs="Times New Roman"/>
        </w:rPr>
        <w:fldChar w:fldCharType="separate"/>
      </w:r>
      <w:r w:rsidRPr="009005DB">
        <w:rPr>
          <w:rFonts w:ascii="Times New Roman" w:eastAsia="STSong" w:hAnsi="Times New Roman" w:cs="Times New Roman"/>
        </w:rPr>
        <w:t>CSCB &amp; GSC (2018) Official Statement from CSCB &amp; GSC: Condeming the reproductive application of gene editing on human germline. [online]. Available from: http://www.cscb.org.cn/news/20181127/2988.html (Accessed March 1, 2019).</w:t>
      </w:r>
    </w:p>
    <w:p w14:paraId="07900717" w14:textId="77777777" w:rsidR="005203BD" w:rsidRPr="009005DB"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Marchione, M. (2018) Chinese researcher claims first gene-edited babies. AP NEWS. 26 November. [online]. Available from: https://apnews.com/4997bb7aa36c45449b488e19ac83e86d (Accessed March 1, 2019).</w:t>
      </w:r>
    </w:p>
    <w:p w14:paraId="3B6CB94C" w14:textId="77777777" w:rsidR="005203BD" w:rsidRPr="009005DB"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Shepherd, C. &amp; Ruwitch, J. (2018) Scientists, officials in China abhor gene editing that geneticist... Reuters. 27 November. [online]. Available from: https://www.reuters.com/article/us-health-china-babies-genes-letter-idUSKCN1NW0A7 (Accessed 1 March 2019).</w:t>
      </w:r>
    </w:p>
    <w:p w14:paraId="550D7E70" w14:textId="77777777" w:rsidR="005203BD" w:rsidRPr="009005DB"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Xinhua (2019) Guangdong releases preliminary investigation result of gene-edited babies - Xinhua | English.news.cn. 21 January. [online]. Available from: http://www.xinhuanet.com/english/2019-01/21/c_137762633.htm (Accessed March 1, 2019).</w:t>
      </w:r>
    </w:p>
    <w:p w14:paraId="01B862C3" w14:textId="77777777" w:rsidR="005203BD" w:rsidRPr="009005DB"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Xinhua (2018) Research activities of persons halted over gene-edited babies incident. 29 November. [online]. Available from: http://www.xinhuanet.com/english/2018-11/29/c_137640246.htm (Accessed March 1,  2019).</w:t>
      </w:r>
    </w:p>
    <w:p w14:paraId="19B17EAD" w14:textId="1F7F54BF" w:rsidR="005203BD" w:rsidRPr="009005DB"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Yicai (2018) 122</w:t>
      </w:r>
      <w:r w:rsidR="00E337C9">
        <w:rPr>
          <w:rFonts w:ascii="Times New Roman" w:eastAsia="STSong" w:hAnsi="Times New Roman" w:cs="Times New Roman" w:hint="eastAsia"/>
        </w:rPr>
        <w:t xml:space="preserve"> scientists collectively declared: strongly condemn first HIV gene editing case</w:t>
      </w:r>
      <w:r w:rsidRPr="009005DB">
        <w:rPr>
          <w:rFonts w:ascii="Times New Roman" w:eastAsia="STSong" w:hAnsi="Times New Roman" w:cs="Times New Roman"/>
        </w:rPr>
        <w:t>. Yicai. 26 November. [online]. Available from: https://www.yicai.com/news/100067069.html (Accessed March 1, 2019).</w:t>
      </w:r>
    </w:p>
    <w:p w14:paraId="6DC1B5A0" w14:textId="6D98BA2C" w:rsidR="005203BD" w:rsidRPr="009005DB" w:rsidRDefault="000726D2" w:rsidP="00F93552">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Zhishifenzi (2018) 140</w:t>
      </w:r>
      <w:r w:rsidR="00E337C9">
        <w:rPr>
          <w:rFonts w:ascii="Times New Roman" w:eastAsia="STSong" w:hAnsi="Times New Roman" w:cs="Times New Roman" w:hint="eastAsia"/>
        </w:rPr>
        <w:t xml:space="preserve"> researchers in HIV areas issued an open letter about "gene editing baby event" </w:t>
      </w:r>
      <w:r w:rsidRPr="009005DB">
        <w:rPr>
          <w:rFonts w:ascii="Times New Roman" w:eastAsia="STSong" w:hAnsi="Times New Roman" w:cs="Times New Roman"/>
        </w:rPr>
        <w:t>. 27 November. [online]. Available from: http://www.zhishifenzi.com/news/multiple/4681.html (Accessed 1 March 2019).</w:t>
      </w:r>
      <w:r w:rsidRPr="009005DB">
        <w:rPr>
          <w:rFonts w:ascii="Times New Roman" w:eastAsia="STSong" w:hAnsi="Times New Roman" w:cs="Times New Roman"/>
        </w:rPr>
        <w:fldChar w:fldCharType="end"/>
      </w:r>
    </w:p>
    <w:p w14:paraId="2C48BAB3" w14:textId="6DE65A24" w:rsidR="00446FC3" w:rsidRPr="009005DB" w:rsidRDefault="00D774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 xml:space="preserve">The open letter on “human embryo gene editing baby </w:t>
      </w:r>
      <w:proofErr w:type="spellStart"/>
      <w:r w:rsidRPr="009005DB">
        <w:rPr>
          <w:rFonts w:ascii="Times New Roman" w:eastAsia="STSong" w:hAnsi="Times New Roman" w:cs="Times New Roman"/>
        </w:rPr>
        <w:t>event”from</w:t>
      </w:r>
      <w:proofErr w:type="spellEnd"/>
      <w:r w:rsidRPr="009005DB">
        <w:rPr>
          <w:rFonts w:ascii="Times New Roman" w:eastAsia="STSong" w:hAnsi="Times New Roman" w:cs="Times New Roman"/>
        </w:rPr>
        <w:t xml:space="preserve">  National Science Foundation Committee</w:t>
      </w:r>
      <w:r w:rsidR="000726D2" w:rsidRPr="009005DB">
        <w:rPr>
          <w:rFonts w:ascii="Times New Roman" w:eastAsia="STSong" w:hAnsi="Times New Roman" w:cs="Times New Roman"/>
        </w:rPr>
        <w:t>,</w:t>
      </w:r>
      <w:r w:rsidRPr="009005DB">
        <w:rPr>
          <w:rFonts w:ascii="Times New Roman" w:eastAsia="STSong" w:hAnsi="Times New Roman" w:cs="Times New Roman"/>
        </w:rPr>
        <w:t xml:space="preserve"> Available from: </w:t>
      </w:r>
      <w:hyperlink r:id="rId12" w:history="1">
        <w:r w:rsidR="000726D2" w:rsidRPr="009005DB">
          <w:rPr>
            <w:rFonts w:ascii="Times New Roman" w:eastAsia="STSong" w:hAnsi="Times New Roman" w:cs="Times New Roman"/>
          </w:rPr>
          <w:t>http://www.nsfc.gov.cn/publish/portal0/tab442/info74655.htm</w:t>
        </w:r>
      </w:hyperlink>
      <w:r w:rsidR="000726D2" w:rsidRPr="009005DB">
        <w:rPr>
          <w:rFonts w:ascii="Times New Roman" w:eastAsia="STSong" w:hAnsi="Times New Roman" w:cs="Times New Roman"/>
        </w:rPr>
        <w:t xml:space="preserve"> (Accessed Feb.20, 2019)</w:t>
      </w:r>
    </w:p>
    <w:p w14:paraId="7D2F2FA7" w14:textId="77777777" w:rsidR="004737E5" w:rsidRPr="009005DB"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 xml:space="preserve">Fan </w:t>
      </w:r>
      <w:proofErr w:type="spellStart"/>
      <w:r w:rsidRPr="009005DB">
        <w:rPr>
          <w:rFonts w:ascii="Times New Roman" w:eastAsia="STSong" w:hAnsi="Times New Roman" w:cs="Times New Roman"/>
        </w:rPr>
        <w:t>Yuelie</w:t>
      </w:r>
      <w:proofErr w:type="spellEnd"/>
      <w:r w:rsidRPr="009005DB">
        <w:rPr>
          <w:rFonts w:ascii="Times New Roman" w:eastAsia="STSong" w:hAnsi="Times New Roman" w:cs="Times New Roman"/>
        </w:rPr>
        <w:t xml:space="preserve">, Wang </w:t>
      </w:r>
      <w:proofErr w:type="spellStart"/>
      <w:r w:rsidRPr="009005DB">
        <w:rPr>
          <w:rFonts w:ascii="Times New Roman" w:eastAsia="STSong" w:hAnsi="Times New Roman" w:cs="Times New Roman"/>
        </w:rPr>
        <w:t>Huiyuan</w:t>
      </w:r>
      <w:proofErr w:type="spellEnd"/>
      <w:r w:rsidRPr="009005DB">
        <w:rPr>
          <w:rFonts w:ascii="Times New Roman" w:eastAsia="STSong" w:hAnsi="Times New Roman" w:cs="Times New Roman"/>
        </w:rPr>
        <w:t xml:space="preserve">, Yu </w:t>
      </w:r>
      <w:proofErr w:type="spellStart"/>
      <w:r w:rsidRPr="009005DB">
        <w:rPr>
          <w:rFonts w:ascii="Times New Roman" w:eastAsia="STSong" w:hAnsi="Times New Roman" w:cs="Times New Roman"/>
        </w:rPr>
        <w:t>Jianrong,The</w:t>
      </w:r>
      <w:proofErr w:type="spellEnd"/>
      <w:r w:rsidRPr="009005DB">
        <w:rPr>
          <w:rFonts w:ascii="Times New Roman" w:eastAsia="STSong" w:hAnsi="Times New Roman" w:cs="Times New Roman"/>
        </w:rPr>
        <w:t xml:space="preserve"> ethical debate on gene-editing, Science Technology China</w:t>
      </w:r>
      <w:r w:rsidRPr="009005DB">
        <w:rPr>
          <w:rFonts w:ascii="Times New Roman" w:eastAsia="STSong" w:hAnsi="Times New Roman" w:cs="Times New Roman" w:hint="eastAsia"/>
        </w:rPr>
        <w:t>，</w:t>
      </w:r>
      <w:r w:rsidRPr="009005DB">
        <w:rPr>
          <w:rFonts w:ascii="Times New Roman" w:eastAsia="STSong" w:hAnsi="Times New Roman" w:cs="Times New Roman"/>
        </w:rPr>
        <w:t>Issue 6, 2018.</w:t>
      </w:r>
    </w:p>
    <w:p w14:paraId="16441694" w14:textId="77777777" w:rsidR="00257E77" w:rsidRPr="009005DB"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 xml:space="preserve">Pam </w:t>
      </w:r>
      <w:proofErr w:type="spellStart"/>
      <w:r w:rsidRPr="009005DB">
        <w:rPr>
          <w:rFonts w:ascii="Times New Roman" w:eastAsia="STSong" w:hAnsi="Times New Roman" w:cs="Times New Roman"/>
        </w:rPr>
        <w:t>Belluck</w:t>
      </w:r>
      <w:proofErr w:type="spellEnd"/>
      <w:r w:rsidRPr="009005DB">
        <w:rPr>
          <w:rFonts w:ascii="Times New Roman" w:eastAsia="STSong" w:hAnsi="Times New Roman" w:cs="Times New Roman"/>
        </w:rPr>
        <w:t>, How to Stop Rogue Gene- Editing of Human Embryos? The New York Times, Jan. 23, 2019</w:t>
      </w:r>
    </w:p>
    <w:p w14:paraId="4D22D773" w14:textId="2B524579" w:rsidR="002C63A9" w:rsidRPr="009005DB" w:rsidRDefault="001A0EEC" w:rsidP="009005DB">
      <w:pPr>
        <w:pStyle w:val="Bibliography"/>
        <w:spacing w:line="276" w:lineRule="auto"/>
        <w:ind w:left="567" w:hanging="567"/>
        <w:rPr>
          <w:rFonts w:ascii="Times New Roman" w:eastAsia="STSong" w:hAnsi="Times New Roman" w:cs="Times New Roman"/>
        </w:rPr>
      </w:pPr>
      <w:hyperlink r:id="rId13" w:history="1">
        <w:r w:rsidR="000726D2" w:rsidRPr="009005DB">
          <w:rPr>
            <w:rFonts w:ascii="Times New Roman" w:eastAsia="STSong" w:hAnsi="Times New Roman" w:cs="Times New Roman"/>
          </w:rPr>
          <w:t>Antonio Regalado</w:t>
        </w:r>
      </w:hyperlink>
      <w:r w:rsidR="000726D2" w:rsidRPr="009005DB">
        <w:rPr>
          <w:rFonts w:ascii="Times New Roman" w:eastAsia="STSong" w:hAnsi="Times New Roman" w:cs="Times New Roman"/>
        </w:rPr>
        <w:t>, Stanford will investigate its role in the Chinese CRISPR baby debacle, February 7, 2019. Available from:</w:t>
      </w:r>
    </w:p>
    <w:p w14:paraId="4CB02CA5" w14:textId="2F1C91C9" w:rsidR="002C63A9"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https://www.technologyreview.com/s/612892/crispr-baby-stanford-investigation/(Accessed Feb. 26, 2019)</w:t>
      </w:r>
    </w:p>
    <w:p w14:paraId="62D5ABD7" w14:textId="565B0D42" w:rsidR="00FC004C" w:rsidRPr="00FC004C" w:rsidRDefault="00FC004C" w:rsidP="00FC004C">
      <w:pPr>
        <w:pStyle w:val="Bibliography"/>
        <w:spacing w:line="276" w:lineRule="auto"/>
        <w:ind w:left="567" w:hanging="567"/>
        <w:rPr>
          <w:rFonts w:ascii="Times New Roman" w:eastAsia="STSong" w:hAnsi="Times New Roman" w:cs="Times New Roman"/>
        </w:rPr>
      </w:pPr>
      <w:r w:rsidRPr="00FC004C">
        <w:rPr>
          <w:rFonts w:ascii="Times New Roman" w:eastAsia="STSong" w:hAnsi="Times New Roman" w:cs="Times New Roman"/>
        </w:rPr>
        <w:t>Stanford clears its researchers in CRISPR-baby scandal</w:t>
      </w:r>
      <w:r w:rsidRPr="009005DB">
        <w:rPr>
          <w:rFonts w:ascii="Times New Roman" w:eastAsia="STSong" w:hAnsi="Times New Roman" w:cs="Times New Roman"/>
        </w:rPr>
        <w:t xml:space="preserve">(Accessed </w:t>
      </w:r>
      <w:r>
        <w:rPr>
          <w:rFonts w:ascii="Times New Roman" w:eastAsia="STSong" w:hAnsi="Times New Roman" w:cs="Times New Roman"/>
        </w:rPr>
        <w:t>May</w:t>
      </w:r>
      <w:r w:rsidRPr="009005DB">
        <w:rPr>
          <w:rFonts w:ascii="Times New Roman" w:eastAsia="STSong" w:hAnsi="Times New Roman" w:cs="Times New Roman"/>
        </w:rPr>
        <w:t>. 2</w:t>
      </w:r>
      <w:r>
        <w:rPr>
          <w:rFonts w:ascii="Times New Roman" w:eastAsia="STSong" w:hAnsi="Times New Roman" w:cs="Times New Roman"/>
        </w:rPr>
        <w:t>4</w:t>
      </w:r>
      <w:r w:rsidRPr="009005DB">
        <w:rPr>
          <w:rFonts w:ascii="Times New Roman" w:eastAsia="STSong" w:hAnsi="Times New Roman" w:cs="Times New Roman"/>
        </w:rPr>
        <w:t>, 2019)</w:t>
      </w:r>
    </w:p>
    <w:p w14:paraId="7D7769D4" w14:textId="77777777" w:rsidR="00FC004C" w:rsidRPr="00FC004C" w:rsidRDefault="001A0EEC" w:rsidP="00FC004C">
      <w:pPr>
        <w:pStyle w:val="Bibliography"/>
        <w:spacing w:line="276" w:lineRule="auto"/>
        <w:ind w:left="567" w:hanging="567"/>
        <w:rPr>
          <w:rFonts w:ascii="Times New Roman" w:eastAsia="STSong" w:hAnsi="Times New Roman" w:cs="Times New Roman"/>
        </w:rPr>
      </w:pPr>
      <w:hyperlink r:id="rId14" w:tgtFrame="_blank" w:history="1">
        <w:r w:rsidR="00FC004C" w:rsidRPr="00FC004C">
          <w:rPr>
            <w:rFonts w:ascii="Times New Roman" w:eastAsia="STSong" w:hAnsi="Times New Roman" w:cs="Times New Roman" w:hint="eastAsia"/>
          </w:rPr>
          <w:t>https://www.mercurynews.com/2019/04/17/stanford-clears-its-researchers-in-crispr-baby-scandal/</w:t>
        </w:r>
      </w:hyperlink>
    </w:p>
    <w:p w14:paraId="761186FC" w14:textId="77777777" w:rsidR="00FC004C" w:rsidRPr="00FC004C" w:rsidRDefault="00FC004C" w:rsidP="00FC004C"/>
    <w:p w14:paraId="732EFB21" w14:textId="0D303197" w:rsidR="002543C1" w:rsidRPr="009005DB"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 xml:space="preserve">Call for suggestion/recommendations on “Regulation on clinical us of new biomedical technology”, National Health Commission, Available from: </w:t>
      </w:r>
      <w:hyperlink r:id="rId15" w:history="1">
        <w:r w:rsidRPr="009005DB">
          <w:rPr>
            <w:rFonts w:ascii="Times New Roman" w:eastAsia="STSong" w:hAnsi="Times New Roman" w:cs="Times New Roman"/>
          </w:rPr>
          <w:t>http://www.nhc.gov.cn/yzygj/s7659/201902/0f24ddc242c24212abc42aa8b539584d.shtml</w:t>
        </w:r>
      </w:hyperlink>
      <w:r w:rsidRPr="009005DB">
        <w:rPr>
          <w:rFonts w:ascii="Times New Roman" w:eastAsia="STSong" w:hAnsi="Times New Roman" w:cs="Times New Roman"/>
        </w:rPr>
        <w:t xml:space="preserve"> (Accessed Feb.27, 2019).</w:t>
      </w:r>
    </w:p>
    <w:p w14:paraId="7F525F8F" w14:textId="03A1B490" w:rsidR="0062142F" w:rsidRPr="009005DB"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 xml:space="preserve">News, </w:t>
      </w:r>
      <w:r w:rsidR="004771F2" w:rsidRPr="004771F2">
        <w:rPr>
          <w:rFonts w:ascii="Times New Roman" w:hAnsi="Times New Roman" w:cs="Times New Roman"/>
        </w:rPr>
        <w:t>Nature Biotechnology</w:t>
      </w:r>
      <w:r w:rsidR="004771F2">
        <w:rPr>
          <w:rFonts w:ascii="Times New Roman" w:hAnsi="Times New Roman" w:cs="Times New Roman" w:hint="eastAsia"/>
        </w:rPr>
        <w:t xml:space="preserve"> reported the </w:t>
      </w:r>
      <w:r w:rsidR="00F93552">
        <w:rPr>
          <w:rFonts w:ascii="Times New Roman" w:hAnsi="Times New Roman" w:cs="Times New Roman" w:hint="eastAsia"/>
        </w:rPr>
        <w:t xml:space="preserve">newly </w:t>
      </w:r>
      <w:r w:rsidR="004771F2">
        <w:rPr>
          <w:rFonts w:ascii="Times New Roman" w:hAnsi="Times New Roman" w:cs="Times New Roman" w:hint="eastAsia"/>
        </w:rPr>
        <w:t xml:space="preserve">gene </w:t>
      </w:r>
      <w:proofErr w:type="spellStart"/>
      <w:r w:rsidR="004771F2">
        <w:rPr>
          <w:rFonts w:ascii="Times New Roman" w:hAnsi="Times New Roman" w:cs="Times New Roman" w:hint="eastAsia"/>
        </w:rPr>
        <w:t>sequenator</w:t>
      </w:r>
      <w:proofErr w:type="spellEnd"/>
      <w:r w:rsidR="004771F2">
        <w:rPr>
          <w:rFonts w:ascii="Times New Roman" w:hAnsi="Times New Roman" w:cs="Times New Roman" w:hint="eastAsia"/>
        </w:rPr>
        <w:t xml:space="preserve"> </w:t>
      </w:r>
      <w:r w:rsidR="00F93552">
        <w:rPr>
          <w:rFonts w:ascii="Times New Roman" w:hAnsi="Times New Roman" w:cs="Times New Roman" w:hint="eastAsia"/>
        </w:rPr>
        <w:t xml:space="preserve">by Professor He </w:t>
      </w:r>
      <w:proofErr w:type="spellStart"/>
      <w:r w:rsidR="00F93552">
        <w:rPr>
          <w:rFonts w:ascii="Times New Roman" w:hAnsi="Times New Roman" w:cs="Times New Roman" w:hint="eastAsia"/>
        </w:rPr>
        <w:t>Jiankui</w:t>
      </w:r>
      <w:proofErr w:type="spellEnd"/>
      <w:r w:rsidRPr="009005DB">
        <w:rPr>
          <w:rFonts w:ascii="Times New Roman" w:eastAsia="STSong" w:hAnsi="Times New Roman" w:cs="Times New Roman"/>
        </w:rPr>
        <w:t>, Available from:</w:t>
      </w:r>
    </w:p>
    <w:p w14:paraId="1628FF64" w14:textId="77777777" w:rsidR="0062142F" w:rsidRPr="009005DB" w:rsidRDefault="000726D2"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http://www.sustc.edu.cn/biology_news/1989 (Accessed Feb.26, 2019).</w:t>
      </w:r>
    </w:p>
    <w:p w14:paraId="396F59C7" w14:textId="35B4F12B" w:rsidR="00052A1B" w:rsidRPr="009005DB" w:rsidRDefault="00C127DD"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 xml:space="preserve">The </w:t>
      </w:r>
      <w:r w:rsidR="00052A1B" w:rsidRPr="009005DB">
        <w:rPr>
          <w:rFonts w:ascii="Times New Roman" w:eastAsia="STSong" w:hAnsi="Times New Roman" w:cs="Times New Roman"/>
        </w:rPr>
        <w:t xml:space="preserve">National Academy of </w:t>
      </w:r>
      <w:proofErr w:type="spellStart"/>
      <w:r w:rsidR="00052A1B" w:rsidRPr="009005DB">
        <w:rPr>
          <w:rFonts w:ascii="Times New Roman" w:eastAsia="STSong" w:hAnsi="Times New Roman" w:cs="Times New Roman"/>
        </w:rPr>
        <w:t>Sciences</w:t>
      </w:r>
      <w:r w:rsidR="000726D2" w:rsidRPr="009005DB">
        <w:rPr>
          <w:rFonts w:ascii="Times New Roman" w:eastAsia="STSong" w:hAnsi="Times New Roman" w:cs="Times New Roman"/>
        </w:rPr>
        <w:t>•</w:t>
      </w:r>
      <w:r w:rsidR="00052A1B" w:rsidRPr="009005DB">
        <w:rPr>
          <w:rFonts w:ascii="Times New Roman" w:eastAsia="STSong" w:hAnsi="Times New Roman" w:cs="Times New Roman"/>
        </w:rPr>
        <w:t>Engineering</w:t>
      </w:r>
      <w:proofErr w:type="spellEnd"/>
      <w:r w:rsidR="00052A1B" w:rsidRPr="009005DB">
        <w:rPr>
          <w:rFonts w:ascii="Times New Roman" w:eastAsia="STSong" w:hAnsi="Times New Roman" w:cs="Times New Roman"/>
        </w:rPr>
        <w:t xml:space="preserve"> </w:t>
      </w:r>
      <w:r w:rsidR="000726D2" w:rsidRPr="009005DB">
        <w:rPr>
          <w:rFonts w:ascii="Times New Roman" w:eastAsia="STSong" w:hAnsi="Times New Roman" w:cs="Times New Roman"/>
        </w:rPr>
        <w:t>•</w:t>
      </w:r>
      <w:r w:rsidR="00052A1B" w:rsidRPr="009005DB">
        <w:rPr>
          <w:rFonts w:ascii="Times New Roman" w:eastAsia="STSong" w:hAnsi="Times New Roman" w:cs="Times New Roman"/>
        </w:rPr>
        <w:t>Medicine</w:t>
      </w:r>
      <w:r w:rsidRPr="009005DB">
        <w:rPr>
          <w:rFonts w:ascii="Times New Roman" w:eastAsia="STSong" w:hAnsi="Times New Roman" w:cs="Times New Roman"/>
        </w:rPr>
        <w:t xml:space="preserve">, </w:t>
      </w:r>
      <w:hyperlink r:id="rId16" w:history="1">
        <w:r w:rsidR="000726D2" w:rsidRPr="009005DB">
          <w:rPr>
            <w:rFonts w:ascii="Times New Roman" w:hAnsi="Times New Roman" w:cs="Times New Roman"/>
          </w:rPr>
          <w:t>Human Genome Editing: Science, Ethics, and Governance</w:t>
        </w:r>
      </w:hyperlink>
      <w:r w:rsidR="000726D2" w:rsidRPr="009005DB">
        <w:rPr>
          <w:rFonts w:ascii="Times New Roman" w:eastAsia="STSong" w:hAnsi="Times New Roman" w:cs="Times New Roman"/>
        </w:rPr>
        <w:t>,</w:t>
      </w:r>
      <w:r w:rsidRPr="009005DB">
        <w:rPr>
          <w:rFonts w:ascii="Times New Roman" w:eastAsia="STSong" w:hAnsi="Times New Roman" w:cs="Times New Roman"/>
        </w:rPr>
        <w:t xml:space="preserve"> </w:t>
      </w:r>
      <w:r w:rsidR="00052A1B" w:rsidRPr="009005DB">
        <w:rPr>
          <w:rFonts w:ascii="Times New Roman" w:eastAsia="STSong" w:hAnsi="Times New Roman" w:cs="Times New Roman"/>
        </w:rPr>
        <w:t>[2018-12-19].</w:t>
      </w:r>
      <w:r w:rsidR="000726D2" w:rsidRPr="009005DB">
        <w:rPr>
          <w:rFonts w:ascii="Times New Roman" w:eastAsia="STSong" w:hAnsi="Times New Roman" w:cs="Times New Roman"/>
        </w:rPr>
        <w:t xml:space="preserve"> </w:t>
      </w:r>
      <w:hyperlink r:id="rId17" w:history="1">
        <w:r w:rsidRPr="009005DB">
          <w:rPr>
            <w:rFonts w:ascii="Times New Roman" w:hAnsi="Times New Roman" w:cs="Times New Roman"/>
          </w:rPr>
          <w:t>http://nap.edu/24623</w:t>
        </w:r>
        <w:r w:rsidR="000726D2" w:rsidRPr="009005DB">
          <w:rPr>
            <w:rFonts w:ascii="Times New Roman" w:hAnsi="Times New Roman" w:cs="Times New Roman"/>
          </w:rPr>
          <w:t>. P.189-190</w:t>
        </w:r>
      </w:hyperlink>
    </w:p>
    <w:p w14:paraId="04673994" w14:textId="77777777" w:rsidR="00527E26" w:rsidRPr="009005DB" w:rsidRDefault="00527E26" w:rsidP="009005DB">
      <w:pPr>
        <w:pStyle w:val="Bibliography"/>
        <w:spacing w:line="276" w:lineRule="auto"/>
        <w:ind w:left="567" w:hanging="567"/>
        <w:rPr>
          <w:rFonts w:ascii="Times New Roman" w:eastAsia="STSong" w:hAnsi="Times New Roman" w:cs="Times New Roman"/>
        </w:rPr>
      </w:pPr>
      <w:r w:rsidRPr="009005DB">
        <w:rPr>
          <w:rFonts w:ascii="Times New Roman" w:eastAsia="STSong" w:hAnsi="Times New Roman" w:cs="Times New Roman"/>
        </w:rPr>
        <w:t>Wang H, Yang H (2019) Gene-edited babies: What went wrong and what could go wrong. PLoS Biol 17(4): e3000224. https://doi.org/10.1371/journal.pbio.3000224</w:t>
      </w:r>
    </w:p>
    <w:p w14:paraId="07188F5A" w14:textId="1C75E77F" w:rsidR="00527E26" w:rsidRPr="009005DB" w:rsidRDefault="00527E26" w:rsidP="009005DB">
      <w:pPr>
        <w:pStyle w:val="Bibliography"/>
        <w:spacing w:line="276" w:lineRule="auto"/>
        <w:ind w:left="567" w:hanging="567"/>
        <w:rPr>
          <w:rFonts w:ascii="Times New Roman" w:eastAsia="STSong" w:hAnsi="Times New Roman" w:cs="Times New Roman"/>
        </w:rPr>
      </w:pPr>
    </w:p>
    <w:sectPr w:rsidR="00527E26" w:rsidRPr="009005DB" w:rsidSect="00A324A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980C64" w14:textId="77777777" w:rsidR="001A0EEC" w:rsidRDefault="001A0EEC" w:rsidP="002D56FC">
      <w:r>
        <w:separator/>
      </w:r>
    </w:p>
  </w:endnote>
  <w:endnote w:type="continuationSeparator" w:id="0">
    <w:p w14:paraId="4EC71214" w14:textId="77777777" w:rsidR="001A0EEC" w:rsidRDefault="001A0EEC" w:rsidP="002D5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Lucida Grande">
    <w:charset w:val="00"/>
    <w:family w:val="swiss"/>
    <w:pitch w:val="variable"/>
    <w:sig w:usb0="E1000AEF" w:usb1="5000A1FF" w:usb2="00000000" w:usb3="00000000" w:csb0="000001BF" w:csb1="00000000"/>
  </w:font>
  <w:font w:name="Gentium Plus">
    <w:altName w:val="Calibri"/>
    <w:charset w:val="00"/>
    <w:family w:val="auto"/>
    <w:pitch w:val="variable"/>
    <w:sig w:usb0="E00002FF" w:usb1="5200E1FB" w:usb2="02000029" w:usb3="00000000" w:csb0="0000019F" w:csb1="00000000"/>
  </w:font>
  <w:font w:name="STSong">
    <w:altName w:val="华文宋体"/>
    <w:charset w:val="86"/>
    <w:family w:val="auto"/>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A0F222" w14:textId="77777777" w:rsidR="006922B5" w:rsidRDefault="006922B5" w:rsidP="002D56F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6575C509" w14:textId="77777777" w:rsidR="006922B5" w:rsidRDefault="006922B5" w:rsidP="002D56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FCC22" w14:textId="77777777" w:rsidR="006922B5" w:rsidRPr="002D56FC" w:rsidRDefault="006922B5" w:rsidP="008B3682">
    <w:pPr>
      <w:pStyle w:val="Footer"/>
      <w:jc w:val="right"/>
      <w:rPr>
        <w:rStyle w:val="PageNumber"/>
      </w:rPr>
    </w:pPr>
    <w:r w:rsidRPr="002D56FC">
      <w:rPr>
        <w:rStyle w:val="PageNumber"/>
        <w:sz w:val="18"/>
        <w:szCs w:val="18"/>
      </w:rPr>
      <w:fldChar w:fldCharType="begin"/>
    </w:r>
    <w:r w:rsidRPr="002D56FC">
      <w:rPr>
        <w:rStyle w:val="PageNumber"/>
        <w:sz w:val="18"/>
        <w:szCs w:val="18"/>
      </w:rPr>
      <w:instrText xml:space="preserve">PAGE  </w:instrText>
    </w:r>
    <w:r w:rsidRPr="002D56FC">
      <w:rPr>
        <w:rStyle w:val="PageNumber"/>
        <w:sz w:val="18"/>
        <w:szCs w:val="18"/>
      </w:rPr>
      <w:fldChar w:fldCharType="separate"/>
    </w:r>
    <w:r w:rsidR="00F777C8">
      <w:rPr>
        <w:rStyle w:val="PageNumber"/>
        <w:noProof/>
        <w:sz w:val="18"/>
        <w:szCs w:val="18"/>
      </w:rPr>
      <w:t>8</w:t>
    </w:r>
    <w:r w:rsidRPr="002D56FC">
      <w:rPr>
        <w:rStyle w:val="PageNumber"/>
        <w:sz w:val="18"/>
        <w:szCs w:val="18"/>
      </w:rPr>
      <w:fldChar w:fldCharType="end"/>
    </w:r>
  </w:p>
  <w:p w14:paraId="32C701E7" w14:textId="77777777" w:rsidR="006922B5" w:rsidRDefault="006922B5" w:rsidP="002D5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A455A" w14:textId="77777777" w:rsidR="001A0EEC" w:rsidRDefault="001A0EEC" w:rsidP="002D56FC">
      <w:r>
        <w:separator/>
      </w:r>
    </w:p>
  </w:footnote>
  <w:footnote w:type="continuationSeparator" w:id="0">
    <w:p w14:paraId="3A4029E4" w14:textId="77777777" w:rsidR="001A0EEC" w:rsidRDefault="001A0EEC" w:rsidP="002D56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59B11" w14:textId="7D928838" w:rsidR="006922B5" w:rsidRPr="008A6842" w:rsidRDefault="006922B5" w:rsidP="008A6842">
    <w:pPr>
      <w:pStyle w:val="List"/>
      <w:tabs>
        <w:tab w:val="left" w:pos="720"/>
        <w:tab w:val="left" w:pos="1440"/>
        <w:tab w:val="left" w:pos="2160"/>
        <w:tab w:val="left" w:pos="2880"/>
        <w:tab w:val="left" w:pos="3600"/>
        <w:tab w:val="left" w:pos="4320"/>
        <w:tab w:val="left" w:pos="5040"/>
        <w:tab w:val="left" w:pos="6114"/>
      </w:tabs>
      <w:spacing w:line="280" w:lineRule="exact"/>
      <w:ind w:left="0" w:firstLine="0"/>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E5765"/>
    <w:multiLevelType w:val="hybridMultilevel"/>
    <w:tmpl w:val="21F28216"/>
    <w:lvl w:ilvl="0" w:tplc="08090001">
      <w:start w:val="1"/>
      <w:numFmt w:val="bullet"/>
      <w:lvlText w:val=""/>
      <w:lvlJc w:val="left"/>
      <w:pPr>
        <w:ind w:left="660" w:hanging="420"/>
      </w:pPr>
      <w:rPr>
        <w:rFonts w:ascii="Symbol" w:hAnsi="Symbol"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1" w15:restartNumberingAfterBreak="0">
    <w:nsid w:val="1D3B1BC5"/>
    <w:multiLevelType w:val="multilevel"/>
    <w:tmpl w:val="FC586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B10640"/>
    <w:multiLevelType w:val="hybridMultilevel"/>
    <w:tmpl w:val="22767864"/>
    <w:lvl w:ilvl="0" w:tplc="36CC7EA6">
      <w:start w:val="1"/>
      <w:numFmt w:val="decimal"/>
      <w:lvlText w:val="%1)"/>
      <w:lvlJc w:val="left"/>
      <w:pPr>
        <w:ind w:left="1260" w:hanging="78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 w15:restartNumberingAfterBreak="0">
    <w:nsid w:val="3CF71A72"/>
    <w:multiLevelType w:val="hybridMultilevel"/>
    <w:tmpl w:val="FFF26F7E"/>
    <w:lvl w:ilvl="0" w:tplc="DE40C8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57C7986"/>
    <w:multiLevelType w:val="hybridMultilevel"/>
    <w:tmpl w:val="6290C0DA"/>
    <w:lvl w:ilvl="0" w:tplc="CCB60F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8737ECE"/>
    <w:multiLevelType w:val="hybridMultilevel"/>
    <w:tmpl w:val="04126CEC"/>
    <w:lvl w:ilvl="0" w:tplc="04090001">
      <w:start w:val="1"/>
      <w:numFmt w:val="bullet"/>
      <w:lvlText w:val=""/>
      <w:lvlJc w:val="left"/>
      <w:pPr>
        <w:ind w:left="660" w:hanging="420"/>
      </w:pPr>
      <w:rPr>
        <w:rFonts w:ascii="Wingdings" w:hAnsi="Wingdings" w:hint="default"/>
      </w:rPr>
    </w:lvl>
    <w:lvl w:ilvl="1" w:tplc="04090003" w:tentative="1">
      <w:start w:val="1"/>
      <w:numFmt w:val="bullet"/>
      <w:lvlText w:val=""/>
      <w:lvlJc w:val="left"/>
      <w:pPr>
        <w:ind w:left="1080" w:hanging="420"/>
      </w:pPr>
      <w:rPr>
        <w:rFonts w:ascii="Wingdings" w:hAnsi="Wingdings" w:hint="default"/>
      </w:rPr>
    </w:lvl>
    <w:lvl w:ilvl="2" w:tplc="04090005" w:tentative="1">
      <w:start w:val="1"/>
      <w:numFmt w:val="bullet"/>
      <w:lvlText w:val=""/>
      <w:lvlJc w:val="left"/>
      <w:pPr>
        <w:ind w:left="1500" w:hanging="420"/>
      </w:pPr>
      <w:rPr>
        <w:rFonts w:ascii="Wingdings" w:hAnsi="Wingdings" w:hint="default"/>
      </w:rPr>
    </w:lvl>
    <w:lvl w:ilvl="3" w:tplc="04090001" w:tentative="1">
      <w:start w:val="1"/>
      <w:numFmt w:val="bullet"/>
      <w:lvlText w:val=""/>
      <w:lvlJc w:val="left"/>
      <w:pPr>
        <w:ind w:left="1920" w:hanging="420"/>
      </w:pPr>
      <w:rPr>
        <w:rFonts w:ascii="Wingdings" w:hAnsi="Wingdings" w:hint="default"/>
      </w:rPr>
    </w:lvl>
    <w:lvl w:ilvl="4" w:tplc="04090003" w:tentative="1">
      <w:start w:val="1"/>
      <w:numFmt w:val="bullet"/>
      <w:lvlText w:val=""/>
      <w:lvlJc w:val="left"/>
      <w:pPr>
        <w:ind w:left="2340" w:hanging="420"/>
      </w:pPr>
      <w:rPr>
        <w:rFonts w:ascii="Wingdings" w:hAnsi="Wingdings" w:hint="default"/>
      </w:rPr>
    </w:lvl>
    <w:lvl w:ilvl="5" w:tplc="04090005" w:tentative="1">
      <w:start w:val="1"/>
      <w:numFmt w:val="bullet"/>
      <w:lvlText w:val=""/>
      <w:lvlJc w:val="left"/>
      <w:pPr>
        <w:ind w:left="2760" w:hanging="420"/>
      </w:pPr>
      <w:rPr>
        <w:rFonts w:ascii="Wingdings" w:hAnsi="Wingdings" w:hint="default"/>
      </w:rPr>
    </w:lvl>
    <w:lvl w:ilvl="6" w:tplc="04090001" w:tentative="1">
      <w:start w:val="1"/>
      <w:numFmt w:val="bullet"/>
      <w:lvlText w:val=""/>
      <w:lvlJc w:val="left"/>
      <w:pPr>
        <w:ind w:left="3180" w:hanging="420"/>
      </w:pPr>
      <w:rPr>
        <w:rFonts w:ascii="Wingdings" w:hAnsi="Wingdings" w:hint="default"/>
      </w:rPr>
    </w:lvl>
    <w:lvl w:ilvl="7" w:tplc="04090003" w:tentative="1">
      <w:start w:val="1"/>
      <w:numFmt w:val="bullet"/>
      <w:lvlText w:val=""/>
      <w:lvlJc w:val="left"/>
      <w:pPr>
        <w:ind w:left="3600" w:hanging="420"/>
      </w:pPr>
      <w:rPr>
        <w:rFonts w:ascii="Wingdings" w:hAnsi="Wingdings" w:hint="default"/>
      </w:rPr>
    </w:lvl>
    <w:lvl w:ilvl="8" w:tplc="04090005" w:tentative="1">
      <w:start w:val="1"/>
      <w:numFmt w:val="bullet"/>
      <w:lvlText w:val=""/>
      <w:lvlJc w:val="left"/>
      <w:pPr>
        <w:ind w:left="4020" w:hanging="420"/>
      </w:pPr>
      <w:rPr>
        <w:rFonts w:ascii="Wingdings" w:hAnsi="Wingdings" w:hint="default"/>
      </w:rPr>
    </w:lvl>
  </w:abstractNum>
  <w:abstractNum w:abstractNumId="6" w15:restartNumberingAfterBreak="0">
    <w:nsid w:val="65D91596"/>
    <w:multiLevelType w:val="multilevel"/>
    <w:tmpl w:val="967C8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92F721F"/>
    <w:multiLevelType w:val="multilevel"/>
    <w:tmpl w:val="B11AC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BF0E32"/>
    <w:multiLevelType w:val="multilevel"/>
    <w:tmpl w:val="75408C76"/>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upperLetter"/>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8"/>
  </w:num>
  <w:num w:numId="3">
    <w:abstractNumId w:val="2"/>
  </w:num>
  <w:num w:numId="4">
    <w:abstractNumId w:val="4"/>
  </w:num>
  <w:num w:numId="5">
    <w:abstractNumId w:val="6"/>
  </w:num>
  <w:num w:numId="6">
    <w:abstractNumId w:val="5"/>
  </w:num>
  <w:num w:numId="7">
    <w:abstractNumId w:val="0"/>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480"/>
    <w:rsid w:val="00004684"/>
    <w:rsid w:val="00026ED5"/>
    <w:rsid w:val="00030D52"/>
    <w:rsid w:val="00052A1B"/>
    <w:rsid w:val="00060769"/>
    <w:rsid w:val="00067112"/>
    <w:rsid w:val="000726D2"/>
    <w:rsid w:val="0007699D"/>
    <w:rsid w:val="00077612"/>
    <w:rsid w:val="00082FE3"/>
    <w:rsid w:val="0008691B"/>
    <w:rsid w:val="000960AC"/>
    <w:rsid w:val="000B18B5"/>
    <w:rsid w:val="000B6FD9"/>
    <w:rsid w:val="000C4A37"/>
    <w:rsid w:val="000D249A"/>
    <w:rsid w:val="000E37C5"/>
    <w:rsid w:val="000E570D"/>
    <w:rsid w:val="000E5AC9"/>
    <w:rsid w:val="000F0B2A"/>
    <w:rsid w:val="000F2F78"/>
    <w:rsid w:val="000F4C4C"/>
    <w:rsid w:val="000F6904"/>
    <w:rsid w:val="00100852"/>
    <w:rsid w:val="001023C6"/>
    <w:rsid w:val="00103500"/>
    <w:rsid w:val="00116FAB"/>
    <w:rsid w:val="001232BB"/>
    <w:rsid w:val="001346DE"/>
    <w:rsid w:val="00134BBA"/>
    <w:rsid w:val="0013598C"/>
    <w:rsid w:val="00153017"/>
    <w:rsid w:val="001549AC"/>
    <w:rsid w:val="00160843"/>
    <w:rsid w:val="00162344"/>
    <w:rsid w:val="001640DC"/>
    <w:rsid w:val="00172ACF"/>
    <w:rsid w:val="00181B3D"/>
    <w:rsid w:val="00181D16"/>
    <w:rsid w:val="00192BE9"/>
    <w:rsid w:val="00196DF8"/>
    <w:rsid w:val="001A0EEC"/>
    <w:rsid w:val="001C142E"/>
    <w:rsid w:val="001D43EE"/>
    <w:rsid w:val="001D5F1F"/>
    <w:rsid w:val="001E55FE"/>
    <w:rsid w:val="001E63E0"/>
    <w:rsid w:val="001F2286"/>
    <w:rsid w:val="002003BE"/>
    <w:rsid w:val="002044A0"/>
    <w:rsid w:val="00204AA4"/>
    <w:rsid w:val="002112B2"/>
    <w:rsid w:val="00220600"/>
    <w:rsid w:val="00223D57"/>
    <w:rsid w:val="00224BDE"/>
    <w:rsid w:val="002379B6"/>
    <w:rsid w:val="00240E9D"/>
    <w:rsid w:val="00241BD0"/>
    <w:rsid w:val="00245588"/>
    <w:rsid w:val="002515FB"/>
    <w:rsid w:val="00251AF9"/>
    <w:rsid w:val="002543C1"/>
    <w:rsid w:val="00254526"/>
    <w:rsid w:val="002560FF"/>
    <w:rsid w:val="00257E77"/>
    <w:rsid w:val="00265729"/>
    <w:rsid w:val="00282266"/>
    <w:rsid w:val="00293BFE"/>
    <w:rsid w:val="002972A7"/>
    <w:rsid w:val="002A1DA2"/>
    <w:rsid w:val="002A5E87"/>
    <w:rsid w:val="002A6DAE"/>
    <w:rsid w:val="002B1C65"/>
    <w:rsid w:val="002B31DB"/>
    <w:rsid w:val="002C5C49"/>
    <w:rsid w:val="002C63A9"/>
    <w:rsid w:val="002D4295"/>
    <w:rsid w:val="002D56FC"/>
    <w:rsid w:val="002E0259"/>
    <w:rsid w:val="002E1314"/>
    <w:rsid w:val="002E141D"/>
    <w:rsid w:val="002E6DC4"/>
    <w:rsid w:val="002F76E0"/>
    <w:rsid w:val="0032058E"/>
    <w:rsid w:val="0032403A"/>
    <w:rsid w:val="00330543"/>
    <w:rsid w:val="0033717D"/>
    <w:rsid w:val="00341BC3"/>
    <w:rsid w:val="00353F06"/>
    <w:rsid w:val="00354C8F"/>
    <w:rsid w:val="00356C13"/>
    <w:rsid w:val="00361D37"/>
    <w:rsid w:val="003629BF"/>
    <w:rsid w:val="00371EA9"/>
    <w:rsid w:val="0038350F"/>
    <w:rsid w:val="00385907"/>
    <w:rsid w:val="003925DB"/>
    <w:rsid w:val="00393CBF"/>
    <w:rsid w:val="00394AB6"/>
    <w:rsid w:val="003A6EE1"/>
    <w:rsid w:val="003B1643"/>
    <w:rsid w:val="003B60BA"/>
    <w:rsid w:val="003B7DC2"/>
    <w:rsid w:val="003C66DE"/>
    <w:rsid w:val="003D67BF"/>
    <w:rsid w:val="00401520"/>
    <w:rsid w:val="0040404D"/>
    <w:rsid w:val="0041042D"/>
    <w:rsid w:val="00413456"/>
    <w:rsid w:val="00417489"/>
    <w:rsid w:val="00425327"/>
    <w:rsid w:val="0043154A"/>
    <w:rsid w:val="00442B32"/>
    <w:rsid w:val="00446FC3"/>
    <w:rsid w:val="00447C85"/>
    <w:rsid w:val="0045495B"/>
    <w:rsid w:val="00454F66"/>
    <w:rsid w:val="00457891"/>
    <w:rsid w:val="00462AEF"/>
    <w:rsid w:val="004648FF"/>
    <w:rsid w:val="00466B01"/>
    <w:rsid w:val="00467022"/>
    <w:rsid w:val="00467772"/>
    <w:rsid w:val="00467862"/>
    <w:rsid w:val="004737E5"/>
    <w:rsid w:val="004770D6"/>
    <w:rsid w:val="004771F2"/>
    <w:rsid w:val="00480715"/>
    <w:rsid w:val="004868B9"/>
    <w:rsid w:val="004955C4"/>
    <w:rsid w:val="004C4A2A"/>
    <w:rsid w:val="004E1D4F"/>
    <w:rsid w:val="004E4472"/>
    <w:rsid w:val="00505E0F"/>
    <w:rsid w:val="00516008"/>
    <w:rsid w:val="00516905"/>
    <w:rsid w:val="005203BD"/>
    <w:rsid w:val="00527E26"/>
    <w:rsid w:val="005370C4"/>
    <w:rsid w:val="00540F39"/>
    <w:rsid w:val="00551556"/>
    <w:rsid w:val="00567D9E"/>
    <w:rsid w:val="00573B98"/>
    <w:rsid w:val="00573E58"/>
    <w:rsid w:val="005760CB"/>
    <w:rsid w:val="00582A05"/>
    <w:rsid w:val="0058438E"/>
    <w:rsid w:val="005A2A7D"/>
    <w:rsid w:val="005A3211"/>
    <w:rsid w:val="005C0D4E"/>
    <w:rsid w:val="005C2B3D"/>
    <w:rsid w:val="005C33A1"/>
    <w:rsid w:val="005E0480"/>
    <w:rsid w:val="005E1F42"/>
    <w:rsid w:val="005E31B7"/>
    <w:rsid w:val="005E5B59"/>
    <w:rsid w:val="005F0FFA"/>
    <w:rsid w:val="005F3319"/>
    <w:rsid w:val="006121EA"/>
    <w:rsid w:val="0061253C"/>
    <w:rsid w:val="0061622A"/>
    <w:rsid w:val="0062142F"/>
    <w:rsid w:val="00636A6A"/>
    <w:rsid w:val="00654CE1"/>
    <w:rsid w:val="006553C7"/>
    <w:rsid w:val="00663BC1"/>
    <w:rsid w:val="0067223A"/>
    <w:rsid w:val="006731C3"/>
    <w:rsid w:val="00673620"/>
    <w:rsid w:val="006922B5"/>
    <w:rsid w:val="006961F7"/>
    <w:rsid w:val="006A663B"/>
    <w:rsid w:val="006D0BBC"/>
    <w:rsid w:val="006D3132"/>
    <w:rsid w:val="007030A6"/>
    <w:rsid w:val="00704C34"/>
    <w:rsid w:val="007065B2"/>
    <w:rsid w:val="00710484"/>
    <w:rsid w:val="00722219"/>
    <w:rsid w:val="0072393E"/>
    <w:rsid w:val="00727ADA"/>
    <w:rsid w:val="007322F9"/>
    <w:rsid w:val="007474EB"/>
    <w:rsid w:val="007507C7"/>
    <w:rsid w:val="00766D11"/>
    <w:rsid w:val="00785609"/>
    <w:rsid w:val="00792CC1"/>
    <w:rsid w:val="007B0BDE"/>
    <w:rsid w:val="007B5936"/>
    <w:rsid w:val="007D70AA"/>
    <w:rsid w:val="007F6A58"/>
    <w:rsid w:val="007F78F9"/>
    <w:rsid w:val="008145D1"/>
    <w:rsid w:val="00815F88"/>
    <w:rsid w:val="00815F8C"/>
    <w:rsid w:val="0082311C"/>
    <w:rsid w:val="0083007C"/>
    <w:rsid w:val="008377B7"/>
    <w:rsid w:val="0087292E"/>
    <w:rsid w:val="0087360F"/>
    <w:rsid w:val="008740B5"/>
    <w:rsid w:val="008931E3"/>
    <w:rsid w:val="00893B33"/>
    <w:rsid w:val="008A174B"/>
    <w:rsid w:val="008A6842"/>
    <w:rsid w:val="008A727A"/>
    <w:rsid w:val="008B112D"/>
    <w:rsid w:val="008B2AE8"/>
    <w:rsid w:val="008B3682"/>
    <w:rsid w:val="008B73E6"/>
    <w:rsid w:val="008C18AA"/>
    <w:rsid w:val="008F520F"/>
    <w:rsid w:val="008F671F"/>
    <w:rsid w:val="009005DB"/>
    <w:rsid w:val="00916048"/>
    <w:rsid w:val="00917B18"/>
    <w:rsid w:val="00925014"/>
    <w:rsid w:val="00926DE0"/>
    <w:rsid w:val="00942692"/>
    <w:rsid w:val="00943778"/>
    <w:rsid w:val="0096470C"/>
    <w:rsid w:val="00971FFF"/>
    <w:rsid w:val="00980AD7"/>
    <w:rsid w:val="009838D3"/>
    <w:rsid w:val="009A4C15"/>
    <w:rsid w:val="009A6F85"/>
    <w:rsid w:val="009B686F"/>
    <w:rsid w:val="009C1FA5"/>
    <w:rsid w:val="009E597B"/>
    <w:rsid w:val="00A124C0"/>
    <w:rsid w:val="00A24EBF"/>
    <w:rsid w:val="00A324A8"/>
    <w:rsid w:val="00A33750"/>
    <w:rsid w:val="00A36F93"/>
    <w:rsid w:val="00A42472"/>
    <w:rsid w:val="00A93A17"/>
    <w:rsid w:val="00A97567"/>
    <w:rsid w:val="00AA0F11"/>
    <w:rsid w:val="00AB2657"/>
    <w:rsid w:val="00AC46CD"/>
    <w:rsid w:val="00AC69DA"/>
    <w:rsid w:val="00AC74CE"/>
    <w:rsid w:val="00AD02F6"/>
    <w:rsid w:val="00B24C43"/>
    <w:rsid w:val="00B4429E"/>
    <w:rsid w:val="00B51DD6"/>
    <w:rsid w:val="00B56845"/>
    <w:rsid w:val="00B56CB2"/>
    <w:rsid w:val="00B665F6"/>
    <w:rsid w:val="00B764E2"/>
    <w:rsid w:val="00B8253D"/>
    <w:rsid w:val="00B82946"/>
    <w:rsid w:val="00B87A8E"/>
    <w:rsid w:val="00B95D71"/>
    <w:rsid w:val="00B976F4"/>
    <w:rsid w:val="00BB3A76"/>
    <w:rsid w:val="00BB7188"/>
    <w:rsid w:val="00BC0ABC"/>
    <w:rsid w:val="00BC42F7"/>
    <w:rsid w:val="00BC56FA"/>
    <w:rsid w:val="00BD276D"/>
    <w:rsid w:val="00BD553D"/>
    <w:rsid w:val="00BE1A5A"/>
    <w:rsid w:val="00BE2948"/>
    <w:rsid w:val="00BE6568"/>
    <w:rsid w:val="00BF21EE"/>
    <w:rsid w:val="00C038B6"/>
    <w:rsid w:val="00C127DD"/>
    <w:rsid w:val="00C178A6"/>
    <w:rsid w:val="00C24CF3"/>
    <w:rsid w:val="00C37B10"/>
    <w:rsid w:val="00C429FE"/>
    <w:rsid w:val="00C504AD"/>
    <w:rsid w:val="00C71F90"/>
    <w:rsid w:val="00C72C66"/>
    <w:rsid w:val="00C842A9"/>
    <w:rsid w:val="00CA1537"/>
    <w:rsid w:val="00CA23D2"/>
    <w:rsid w:val="00CB52FF"/>
    <w:rsid w:val="00CC1AF4"/>
    <w:rsid w:val="00CC5081"/>
    <w:rsid w:val="00CC6DCB"/>
    <w:rsid w:val="00CD42E0"/>
    <w:rsid w:val="00CF3491"/>
    <w:rsid w:val="00D01009"/>
    <w:rsid w:val="00D01DC1"/>
    <w:rsid w:val="00D077C4"/>
    <w:rsid w:val="00D1753E"/>
    <w:rsid w:val="00D179A2"/>
    <w:rsid w:val="00D216F9"/>
    <w:rsid w:val="00D22C62"/>
    <w:rsid w:val="00D45546"/>
    <w:rsid w:val="00D54C18"/>
    <w:rsid w:val="00D57CDA"/>
    <w:rsid w:val="00D61315"/>
    <w:rsid w:val="00D65A48"/>
    <w:rsid w:val="00D774D2"/>
    <w:rsid w:val="00D95C94"/>
    <w:rsid w:val="00D963D1"/>
    <w:rsid w:val="00DD461A"/>
    <w:rsid w:val="00DE2E6D"/>
    <w:rsid w:val="00DE440F"/>
    <w:rsid w:val="00DF0114"/>
    <w:rsid w:val="00DF0EC4"/>
    <w:rsid w:val="00E1042C"/>
    <w:rsid w:val="00E16386"/>
    <w:rsid w:val="00E26714"/>
    <w:rsid w:val="00E337C9"/>
    <w:rsid w:val="00E36585"/>
    <w:rsid w:val="00E566AD"/>
    <w:rsid w:val="00E7293B"/>
    <w:rsid w:val="00E74F8B"/>
    <w:rsid w:val="00E76FB0"/>
    <w:rsid w:val="00E82B53"/>
    <w:rsid w:val="00E8392F"/>
    <w:rsid w:val="00E86A84"/>
    <w:rsid w:val="00E92401"/>
    <w:rsid w:val="00EA3045"/>
    <w:rsid w:val="00EA3B18"/>
    <w:rsid w:val="00EA5FA5"/>
    <w:rsid w:val="00EA6199"/>
    <w:rsid w:val="00EB5096"/>
    <w:rsid w:val="00EB6D38"/>
    <w:rsid w:val="00EE4B35"/>
    <w:rsid w:val="00EF2CB9"/>
    <w:rsid w:val="00EF3881"/>
    <w:rsid w:val="00F045F1"/>
    <w:rsid w:val="00F11612"/>
    <w:rsid w:val="00F123CC"/>
    <w:rsid w:val="00F32798"/>
    <w:rsid w:val="00F370BA"/>
    <w:rsid w:val="00F4027B"/>
    <w:rsid w:val="00F4199A"/>
    <w:rsid w:val="00F42660"/>
    <w:rsid w:val="00F47258"/>
    <w:rsid w:val="00F53AC5"/>
    <w:rsid w:val="00F62FA0"/>
    <w:rsid w:val="00F74498"/>
    <w:rsid w:val="00F777C8"/>
    <w:rsid w:val="00F93552"/>
    <w:rsid w:val="00F96AF6"/>
    <w:rsid w:val="00F96C24"/>
    <w:rsid w:val="00F96DF2"/>
    <w:rsid w:val="00F97900"/>
    <w:rsid w:val="00FA3C19"/>
    <w:rsid w:val="00FA52FD"/>
    <w:rsid w:val="00FB7D40"/>
    <w:rsid w:val="00FC004C"/>
    <w:rsid w:val="00FC484E"/>
    <w:rsid w:val="00FD10F7"/>
    <w:rsid w:val="00FD2D38"/>
    <w:rsid w:val="00FE5DC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24D03"/>
  <w15:docId w15:val="{6437BA0D-8C8F-DB47-A62C-40C24A878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2657"/>
    <w:rPr>
      <w:rFonts w:ascii="SimSun" w:eastAsia="SimSun" w:hAnsi="SimSun" w:cs="SimSun"/>
    </w:rPr>
  </w:style>
  <w:style w:type="paragraph" w:styleId="Heading1">
    <w:name w:val="heading 1"/>
    <w:basedOn w:val="Normal"/>
    <w:next w:val="Normal"/>
    <w:link w:val="Heading1Char"/>
    <w:uiPriority w:val="9"/>
    <w:qFormat/>
    <w:rsid w:val="003D67BF"/>
    <w:pPr>
      <w:keepNext/>
      <w:keepLines/>
      <w:spacing w:before="120" w:after="120"/>
      <w:outlineLvl w:val="0"/>
    </w:pPr>
    <w:rPr>
      <w:rFonts w:eastAsiaTheme="majorEastAsia" w:cstheme="majorBidi"/>
      <w:b/>
      <w:bCs/>
      <w:sz w:val="28"/>
      <w:szCs w:val="32"/>
      <w:lang w:eastAsia="en-US"/>
    </w:rPr>
  </w:style>
  <w:style w:type="paragraph" w:styleId="Heading2">
    <w:name w:val="heading 2"/>
    <w:basedOn w:val="Normal"/>
    <w:next w:val="Normal"/>
    <w:link w:val="Heading2Char"/>
    <w:uiPriority w:val="9"/>
    <w:unhideWhenUsed/>
    <w:qFormat/>
    <w:rsid w:val="003D67BF"/>
    <w:pPr>
      <w:keepNext/>
      <w:keepLines/>
      <w:spacing w:after="120"/>
      <w:jc w:val="both"/>
      <w:outlineLvl w:val="1"/>
    </w:pPr>
    <w:rPr>
      <w:rFonts w:eastAsiaTheme="majorEastAsia" w:cstheme="majorBidi"/>
      <w:b/>
      <w:bCs/>
      <w:szCs w:val="26"/>
      <w:lang w:eastAsia="en-US"/>
    </w:rPr>
  </w:style>
  <w:style w:type="paragraph" w:styleId="Heading3">
    <w:name w:val="heading 3"/>
    <w:basedOn w:val="Normal"/>
    <w:next w:val="Normal"/>
    <w:link w:val="Heading3Char"/>
    <w:uiPriority w:val="9"/>
    <w:unhideWhenUsed/>
    <w:qFormat/>
    <w:rsid w:val="003D67BF"/>
    <w:pPr>
      <w:keepNext/>
      <w:keepLines/>
      <w:outlineLvl w:val="2"/>
    </w:pPr>
    <w:rPr>
      <w:rFonts w:eastAsiaTheme="majorEastAsia" w:cstheme="majorBidi"/>
      <w:b/>
      <w:bCs/>
      <w:i/>
      <w:lang w:eastAsia="en-US"/>
    </w:rPr>
  </w:style>
  <w:style w:type="paragraph" w:styleId="Heading4">
    <w:name w:val="heading 4"/>
    <w:basedOn w:val="Normal"/>
    <w:next w:val="Normal"/>
    <w:link w:val="Heading4Char"/>
    <w:uiPriority w:val="9"/>
    <w:unhideWhenUsed/>
    <w:qFormat/>
    <w:rsid w:val="00C127DD"/>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D67BF"/>
    <w:rPr>
      <w:rFonts w:ascii="Times New Roman" w:eastAsiaTheme="majorEastAsia" w:hAnsi="Times New Roman" w:cstheme="majorBidi"/>
      <w:b/>
      <w:bCs/>
      <w:szCs w:val="26"/>
      <w:lang w:val="en-GB" w:eastAsia="en-US"/>
    </w:rPr>
  </w:style>
  <w:style w:type="character" w:customStyle="1" w:styleId="Heading1Char">
    <w:name w:val="Heading 1 Char"/>
    <w:basedOn w:val="DefaultParagraphFont"/>
    <w:link w:val="Heading1"/>
    <w:uiPriority w:val="9"/>
    <w:rsid w:val="003D67BF"/>
    <w:rPr>
      <w:rFonts w:ascii="Times New Roman" w:eastAsiaTheme="majorEastAsia" w:hAnsi="Times New Roman" w:cstheme="majorBidi"/>
      <w:b/>
      <w:bCs/>
      <w:sz w:val="28"/>
      <w:szCs w:val="32"/>
      <w:lang w:val="en-GB" w:eastAsia="en-US"/>
    </w:rPr>
  </w:style>
  <w:style w:type="character" w:customStyle="1" w:styleId="Heading3Char">
    <w:name w:val="Heading 3 Char"/>
    <w:basedOn w:val="DefaultParagraphFont"/>
    <w:link w:val="Heading3"/>
    <w:uiPriority w:val="9"/>
    <w:rsid w:val="003D67BF"/>
    <w:rPr>
      <w:rFonts w:ascii="Times New Roman" w:eastAsiaTheme="majorEastAsia" w:hAnsi="Times New Roman" w:cstheme="majorBidi"/>
      <w:b/>
      <w:bCs/>
      <w:i/>
      <w:lang w:eastAsia="en-US"/>
    </w:rPr>
  </w:style>
  <w:style w:type="paragraph" w:styleId="Footer">
    <w:name w:val="footer"/>
    <w:basedOn w:val="Normal"/>
    <w:link w:val="FooterChar"/>
    <w:uiPriority w:val="99"/>
    <w:unhideWhenUsed/>
    <w:rsid w:val="002D56FC"/>
    <w:pPr>
      <w:tabs>
        <w:tab w:val="center" w:pos="4320"/>
        <w:tab w:val="right" w:pos="8640"/>
      </w:tabs>
    </w:pPr>
  </w:style>
  <w:style w:type="character" w:customStyle="1" w:styleId="FooterChar">
    <w:name w:val="Footer Char"/>
    <w:basedOn w:val="DefaultParagraphFont"/>
    <w:link w:val="Footer"/>
    <w:uiPriority w:val="99"/>
    <w:rsid w:val="002D56FC"/>
  </w:style>
  <w:style w:type="character" w:styleId="PageNumber">
    <w:name w:val="page number"/>
    <w:basedOn w:val="DefaultParagraphFont"/>
    <w:uiPriority w:val="99"/>
    <w:semiHidden/>
    <w:unhideWhenUsed/>
    <w:rsid w:val="002D56FC"/>
  </w:style>
  <w:style w:type="paragraph" w:styleId="Header">
    <w:name w:val="header"/>
    <w:basedOn w:val="Normal"/>
    <w:link w:val="HeaderChar"/>
    <w:uiPriority w:val="99"/>
    <w:unhideWhenUsed/>
    <w:rsid w:val="002D56FC"/>
    <w:pPr>
      <w:tabs>
        <w:tab w:val="center" w:pos="4320"/>
        <w:tab w:val="right" w:pos="8640"/>
      </w:tabs>
    </w:pPr>
  </w:style>
  <w:style w:type="character" w:customStyle="1" w:styleId="HeaderChar">
    <w:name w:val="Header Char"/>
    <w:basedOn w:val="DefaultParagraphFont"/>
    <w:link w:val="Header"/>
    <w:uiPriority w:val="99"/>
    <w:rsid w:val="002D56FC"/>
  </w:style>
  <w:style w:type="paragraph" w:styleId="DocumentMap">
    <w:name w:val="Document Map"/>
    <w:basedOn w:val="Normal"/>
    <w:link w:val="DocumentMapChar"/>
    <w:uiPriority w:val="99"/>
    <w:semiHidden/>
    <w:unhideWhenUsed/>
    <w:rsid w:val="005E0480"/>
    <w:rPr>
      <w:rFonts w:ascii="Lucida Grande" w:hAnsi="Lucida Grande" w:cs="Lucida Grande"/>
    </w:rPr>
  </w:style>
  <w:style w:type="character" w:customStyle="1" w:styleId="DocumentMapChar">
    <w:name w:val="Document Map Char"/>
    <w:basedOn w:val="DefaultParagraphFont"/>
    <w:link w:val="DocumentMap"/>
    <w:uiPriority w:val="99"/>
    <w:semiHidden/>
    <w:rsid w:val="005E0480"/>
    <w:rPr>
      <w:rFonts w:ascii="Lucida Grande" w:hAnsi="Lucida Grande" w:cs="Lucida Grande"/>
      <w:lang w:val="en-GB"/>
    </w:rPr>
  </w:style>
  <w:style w:type="paragraph" w:styleId="Bibliography">
    <w:name w:val="Bibliography"/>
    <w:basedOn w:val="Normal"/>
    <w:next w:val="Normal"/>
    <w:uiPriority w:val="37"/>
    <w:unhideWhenUsed/>
    <w:rsid w:val="005203BD"/>
  </w:style>
  <w:style w:type="paragraph" w:styleId="NormalWeb">
    <w:name w:val="Normal (Web)"/>
    <w:basedOn w:val="Normal"/>
    <w:uiPriority w:val="99"/>
    <w:unhideWhenUsed/>
    <w:rsid w:val="00A42472"/>
    <w:pPr>
      <w:spacing w:before="100" w:beforeAutospacing="1" w:after="100" w:afterAutospacing="1"/>
    </w:pPr>
  </w:style>
  <w:style w:type="character" w:styleId="Emphasis">
    <w:name w:val="Emphasis"/>
    <w:basedOn w:val="DefaultParagraphFont"/>
    <w:uiPriority w:val="20"/>
    <w:qFormat/>
    <w:rsid w:val="00B87A8E"/>
    <w:rPr>
      <w:i/>
      <w:iCs/>
    </w:rPr>
  </w:style>
  <w:style w:type="paragraph" w:styleId="ListParagraph">
    <w:name w:val="List Paragraph"/>
    <w:basedOn w:val="Normal"/>
    <w:uiPriority w:val="34"/>
    <w:qFormat/>
    <w:rsid w:val="003629BF"/>
    <w:pPr>
      <w:ind w:firstLineChars="200" w:firstLine="420"/>
    </w:pPr>
  </w:style>
  <w:style w:type="character" w:styleId="Hyperlink">
    <w:name w:val="Hyperlink"/>
    <w:basedOn w:val="DefaultParagraphFont"/>
    <w:uiPriority w:val="99"/>
    <w:unhideWhenUsed/>
    <w:rsid w:val="00A24EBF"/>
    <w:rPr>
      <w:color w:val="0000FF"/>
      <w:u w:val="single"/>
    </w:rPr>
  </w:style>
  <w:style w:type="character" w:customStyle="1" w:styleId="UnresolvedMention1">
    <w:name w:val="Unresolved Mention1"/>
    <w:basedOn w:val="DefaultParagraphFont"/>
    <w:uiPriority w:val="99"/>
    <w:semiHidden/>
    <w:unhideWhenUsed/>
    <w:rsid w:val="00663BC1"/>
    <w:rPr>
      <w:color w:val="605E5C"/>
      <w:shd w:val="clear" w:color="auto" w:fill="E1DFDD"/>
    </w:rPr>
  </w:style>
  <w:style w:type="paragraph" w:customStyle="1" w:styleId="article-toppermeta-item">
    <w:name w:val="article-topper__meta-item"/>
    <w:basedOn w:val="Normal"/>
    <w:rsid w:val="00BC0ABC"/>
    <w:pPr>
      <w:spacing w:before="100" w:beforeAutospacing="1" w:after="100" w:afterAutospacing="1"/>
    </w:pPr>
  </w:style>
  <w:style w:type="character" w:customStyle="1" w:styleId="apple-converted-space">
    <w:name w:val="apple-converted-space"/>
    <w:basedOn w:val="DefaultParagraphFont"/>
    <w:rsid w:val="00BC0ABC"/>
  </w:style>
  <w:style w:type="paragraph" w:customStyle="1" w:styleId="wordgroup">
    <w:name w:val="wordgroup"/>
    <w:basedOn w:val="Normal"/>
    <w:rsid w:val="00AB2657"/>
    <w:pPr>
      <w:spacing w:before="100" w:beforeAutospacing="1" w:after="100" w:afterAutospacing="1"/>
    </w:pPr>
  </w:style>
  <w:style w:type="paragraph" w:styleId="List">
    <w:name w:val="List"/>
    <w:basedOn w:val="Normal"/>
    <w:uiPriority w:val="99"/>
    <w:unhideWhenUsed/>
    <w:rsid w:val="00330543"/>
    <w:pPr>
      <w:widowControl w:val="0"/>
      <w:spacing w:line="480" w:lineRule="auto"/>
      <w:ind w:left="283" w:hanging="283"/>
      <w:contextualSpacing/>
      <w:jc w:val="both"/>
    </w:pPr>
    <w:rPr>
      <w:rFonts w:ascii="Gentium Plus" w:eastAsia="STSong" w:hAnsi="Gentium Plus" w:cs="Times New Roman"/>
      <w:lang w:eastAsia="en-US"/>
    </w:rPr>
  </w:style>
  <w:style w:type="character" w:styleId="LineNumber">
    <w:name w:val="line number"/>
    <w:basedOn w:val="DefaultParagraphFont"/>
    <w:uiPriority w:val="99"/>
    <w:semiHidden/>
    <w:unhideWhenUsed/>
    <w:rsid w:val="002560FF"/>
  </w:style>
  <w:style w:type="paragraph" w:styleId="BalloonText">
    <w:name w:val="Balloon Text"/>
    <w:basedOn w:val="Normal"/>
    <w:link w:val="BalloonTextChar"/>
    <w:uiPriority w:val="99"/>
    <w:semiHidden/>
    <w:unhideWhenUsed/>
    <w:rsid w:val="002560F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60FF"/>
    <w:rPr>
      <w:rFonts w:ascii="Times New Roman" w:eastAsia="SimSun" w:hAnsi="Times New Roman" w:cs="Times New Roman"/>
      <w:sz w:val="18"/>
      <w:szCs w:val="18"/>
    </w:rPr>
  </w:style>
  <w:style w:type="paragraph" w:styleId="Revision">
    <w:name w:val="Revision"/>
    <w:hidden/>
    <w:uiPriority w:val="99"/>
    <w:semiHidden/>
    <w:rsid w:val="00417489"/>
    <w:rPr>
      <w:rFonts w:ascii="SimSun" w:eastAsia="SimSun" w:hAnsi="SimSun" w:cs="SimSun"/>
    </w:rPr>
  </w:style>
  <w:style w:type="character" w:customStyle="1" w:styleId="Heading4Char">
    <w:name w:val="Heading 4 Char"/>
    <w:basedOn w:val="DefaultParagraphFont"/>
    <w:link w:val="Heading4"/>
    <w:uiPriority w:val="9"/>
    <w:rsid w:val="00C127DD"/>
    <w:rPr>
      <w:rFonts w:asciiTheme="majorHAnsi" w:eastAsiaTheme="majorEastAsia" w:hAnsiTheme="majorHAnsi" w:cstheme="majorBidi"/>
      <w:b/>
      <w:bCs/>
      <w:sz w:val="28"/>
      <w:szCs w:val="28"/>
    </w:rPr>
  </w:style>
  <w:style w:type="character" w:customStyle="1" w:styleId="UnresolvedMention2">
    <w:name w:val="Unresolved Mention2"/>
    <w:basedOn w:val="DefaultParagraphFont"/>
    <w:uiPriority w:val="99"/>
    <w:semiHidden/>
    <w:unhideWhenUsed/>
    <w:rsid w:val="00C127DD"/>
    <w:rPr>
      <w:color w:val="605E5C"/>
      <w:shd w:val="clear" w:color="auto" w:fill="E1DFDD"/>
    </w:rPr>
  </w:style>
  <w:style w:type="character" w:styleId="CommentReference">
    <w:name w:val="annotation reference"/>
    <w:basedOn w:val="DefaultParagraphFont"/>
    <w:uiPriority w:val="99"/>
    <w:semiHidden/>
    <w:unhideWhenUsed/>
    <w:rsid w:val="006D3132"/>
    <w:rPr>
      <w:sz w:val="16"/>
      <w:szCs w:val="16"/>
    </w:rPr>
  </w:style>
  <w:style w:type="paragraph" w:styleId="CommentText">
    <w:name w:val="annotation text"/>
    <w:basedOn w:val="Normal"/>
    <w:link w:val="CommentTextChar"/>
    <w:uiPriority w:val="99"/>
    <w:semiHidden/>
    <w:unhideWhenUsed/>
    <w:rsid w:val="006D3132"/>
    <w:rPr>
      <w:sz w:val="20"/>
      <w:szCs w:val="20"/>
    </w:rPr>
  </w:style>
  <w:style w:type="character" w:customStyle="1" w:styleId="CommentTextChar">
    <w:name w:val="Comment Text Char"/>
    <w:basedOn w:val="DefaultParagraphFont"/>
    <w:link w:val="CommentText"/>
    <w:uiPriority w:val="99"/>
    <w:semiHidden/>
    <w:rsid w:val="006D3132"/>
    <w:rPr>
      <w:rFonts w:ascii="SimSun" w:eastAsia="SimSun" w:hAnsi="SimSun" w:cs="SimSun"/>
      <w:sz w:val="20"/>
      <w:szCs w:val="20"/>
    </w:rPr>
  </w:style>
  <w:style w:type="paragraph" w:styleId="CommentSubject">
    <w:name w:val="annotation subject"/>
    <w:basedOn w:val="CommentText"/>
    <w:next w:val="CommentText"/>
    <w:link w:val="CommentSubjectChar"/>
    <w:uiPriority w:val="99"/>
    <w:semiHidden/>
    <w:unhideWhenUsed/>
    <w:rsid w:val="006D3132"/>
    <w:rPr>
      <w:b/>
      <w:bCs/>
    </w:rPr>
  </w:style>
  <w:style w:type="character" w:customStyle="1" w:styleId="CommentSubjectChar">
    <w:name w:val="Comment Subject Char"/>
    <w:basedOn w:val="CommentTextChar"/>
    <w:link w:val="CommentSubject"/>
    <w:uiPriority w:val="99"/>
    <w:semiHidden/>
    <w:rsid w:val="006D3132"/>
    <w:rPr>
      <w:rFonts w:ascii="SimSun" w:eastAsia="SimSun" w:hAnsi="SimSun" w:cs="SimSun"/>
      <w:b/>
      <w:bCs/>
      <w:sz w:val="20"/>
      <w:szCs w:val="20"/>
    </w:rPr>
  </w:style>
  <w:style w:type="character" w:customStyle="1" w:styleId="dfm-title">
    <w:name w:val="dfm-title"/>
    <w:basedOn w:val="DefaultParagraphFont"/>
    <w:rsid w:val="00FC004C"/>
  </w:style>
  <w:style w:type="character" w:styleId="FollowedHyperlink">
    <w:name w:val="FollowedHyperlink"/>
    <w:basedOn w:val="DefaultParagraphFont"/>
    <w:uiPriority w:val="99"/>
    <w:semiHidden/>
    <w:unhideWhenUsed/>
    <w:rsid w:val="00FC004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1627">
      <w:bodyDiv w:val="1"/>
      <w:marLeft w:val="0"/>
      <w:marRight w:val="0"/>
      <w:marTop w:val="0"/>
      <w:marBottom w:val="0"/>
      <w:divBdr>
        <w:top w:val="none" w:sz="0" w:space="0" w:color="auto"/>
        <w:left w:val="none" w:sz="0" w:space="0" w:color="auto"/>
        <w:bottom w:val="none" w:sz="0" w:space="0" w:color="auto"/>
        <w:right w:val="none" w:sz="0" w:space="0" w:color="auto"/>
      </w:divBdr>
    </w:div>
    <w:div w:id="160900925">
      <w:bodyDiv w:val="1"/>
      <w:marLeft w:val="0"/>
      <w:marRight w:val="0"/>
      <w:marTop w:val="0"/>
      <w:marBottom w:val="0"/>
      <w:divBdr>
        <w:top w:val="none" w:sz="0" w:space="0" w:color="auto"/>
        <w:left w:val="none" w:sz="0" w:space="0" w:color="auto"/>
        <w:bottom w:val="none" w:sz="0" w:space="0" w:color="auto"/>
        <w:right w:val="none" w:sz="0" w:space="0" w:color="auto"/>
      </w:divBdr>
      <w:divsChild>
        <w:div w:id="199561547">
          <w:marLeft w:val="0"/>
          <w:marRight w:val="0"/>
          <w:marTop w:val="0"/>
          <w:marBottom w:val="0"/>
          <w:divBdr>
            <w:top w:val="none" w:sz="0" w:space="0" w:color="auto"/>
            <w:left w:val="none" w:sz="0" w:space="0" w:color="auto"/>
            <w:bottom w:val="none" w:sz="0" w:space="0" w:color="auto"/>
            <w:right w:val="none" w:sz="0" w:space="0" w:color="auto"/>
          </w:divBdr>
          <w:divsChild>
            <w:div w:id="39330422">
              <w:marLeft w:val="0"/>
              <w:marRight w:val="0"/>
              <w:marTop w:val="0"/>
              <w:marBottom w:val="0"/>
              <w:divBdr>
                <w:top w:val="none" w:sz="0" w:space="0" w:color="auto"/>
                <w:left w:val="none" w:sz="0" w:space="0" w:color="auto"/>
                <w:bottom w:val="none" w:sz="0" w:space="0" w:color="auto"/>
                <w:right w:val="none" w:sz="0" w:space="0" w:color="auto"/>
              </w:divBdr>
              <w:divsChild>
                <w:div w:id="1884367485">
                  <w:marLeft w:val="0"/>
                  <w:marRight w:val="0"/>
                  <w:marTop w:val="0"/>
                  <w:marBottom w:val="0"/>
                  <w:divBdr>
                    <w:top w:val="none" w:sz="0" w:space="0" w:color="auto"/>
                    <w:left w:val="none" w:sz="0" w:space="0" w:color="auto"/>
                    <w:bottom w:val="none" w:sz="0" w:space="0" w:color="auto"/>
                    <w:right w:val="none" w:sz="0" w:space="0" w:color="auto"/>
                  </w:divBdr>
                  <w:divsChild>
                    <w:div w:id="111478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8521293">
      <w:bodyDiv w:val="1"/>
      <w:marLeft w:val="0"/>
      <w:marRight w:val="0"/>
      <w:marTop w:val="0"/>
      <w:marBottom w:val="0"/>
      <w:divBdr>
        <w:top w:val="none" w:sz="0" w:space="0" w:color="auto"/>
        <w:left w:val="none" w:sz="0" w:space="0" w:color="auto"/>
        <w:bottom w:val="none" w:sz="0" w:space="0" w:color="auto"/>
        <w:right w:val="none" w:sz="0" w:space="0" w:color="auto"/>
      </w:divBdr>
    </w:div>
    <w:div w:id="244800138">
      <w:bodyDiv w:val="1"/>
      <w:marLeft w:val="0"/>
      <w:marRight w:val="0"/>
      <w:marTop w:val="0"/>
      <w:marBottom w:val="0"/>
      <w:divBdr>
        <w:top w:val="none" w:sz="0" w:space="0" w:color="auto"/>
        <w:left w:val="none" w:sz="0" w:space="0" w:color="auto"/>
        <w:bottom w:val="none" w:sz="0" w:space="0" w:color="auto"/>
        <w:right w:val="none" w:sz="0" w:space="0" w:color="auto"/>
      </w:divBdr>
    </w:div>
    <w:div w:id="319769039">
      <w:bodyDiv w:val="1"/>
      <w:marLeft w:val="0"/>
      <w:marRight w:val="0"/>
      <w:marTop w:val="0"/>
      <w:marBottom w:val="0"/>
      <w:divBdr>
        <w:top w:val="none" w:sz="0" w:space="0" w:color="auto"/>
        <w:left w:val="none" w:sz="0" w:space="0" w:color="auto"/>
        <w:bottom w:val="none" w:sz="0" w:space="0" w:color="auto"/>
        <w:right w:val="none" w:sz="0" w:space="0" w:color="auto"/>
      </w:divBdr>
      <w:divsChild>
        <w:div w:id="417488359">
          <w:marLeft w:val="0"/>
          <w:marRight w:val="0"/>
          <w:marTop w:val="0"/>
          <w:marBottom w:val="0"/>
          <w:divBdr>
            <w:top w:val="none" w:sz="0" w:space="0" w:color="auto"/>
            <w:left w:val="none" w:sz="0" w:space="0" w:color="auto"/>
            <w:bottom w:val="none" w:sz="0" w:space="0" w:color="auto"/>
            <w:right w:val="none" w:sz="0" w:space="0" w:color="auto"/>
          </w:divBdr>
          <w:divsChild>
            <w:div w:id="1258907319">
              <w:marLeft w:val="0"/>
              <w:marRight w:val="0"/>
              <w:marTop w:val="0"/>
              <w:marBottom w:val="0"/>
              <w:divBdr>
                <w:top w:val="none" w:sz="0" w:space="0" w:color="auto"/>
                <w:left w:val="none" w:sz="0" w:space="0" w:color="auto"/>
                <w:bottom w:val="none" w:sz="0" w:space="0" w:color="auto"/>
                <w:right w:val="none" w:sz="0" w:space="0" w:color="auto"/>
              </w:divBdr>
              <w:divsChild>
                <w:div w:id="360782411">
                  <w:marLeft w:val="0"/>
                  <w:marRight w:val="0"/>
                  <w:marTop w:val="0"/>
                  <w:marBottom w:val="0"/>
                  <w:divBdr>
                    <w:top w:val="none" w:sz="0" w:space="0" w:color="auto"/>
                    <w:left w:val="none" w:sz="0" w:space="0" w:color="auto"/>
                    <w:bottom w:val="none" w:sz="0" w:space="0" w:color="auto"/>
                    <w:right w:val="none" w:sz="0" w:space="0" w:color="auto"/>
                  </w:divBdr>
                  <w:divsChild>
                    <w:div w:id="12831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790950">
      <w:bodyDiv w:val="1"/>
      <w:marLeft w:val="0"/>
      <w:marRight w:val="0"/>
      <w:marTop w:val="0"/>
      <w:marBottom w:val="0"/>
      <w:divBdr>
        <w:top w:val="none" w:sz="0" w:space="0" w:color="auto"/>
        <w:left w:val="none" w:sz="0" w:space="0" w:color="auto"/>
        <w:bottom w:val="none" w:sz="0" w:space="0" w:color="auto"/>
        <w:right w:val="none" w:sz="0" w:space="0" w:color="auto"/>
      </w:divBdr>
    </w:div>
    <w:div w:id="376586242">
      <w:bodyDiv w:val="1"/>
      <w:marLeft w:val="0"/>
      <w:marRight w:val="0"/>
      <w:marTop w:val="0"/>
      <w:marBottom w:val="0"/>
      <w:divBdr>
        <w:top w:val="none" w:sz="0" w:space="0" w:color="auto"/>
        <w:left w:val="none" w:sz="0" w:space="0" w:color="auto"/>
        <w:bottom w:val="none" w:sz="0" w:space="0" w:color="auto"/>
        <w:right w:val="none" w:sz="0" w:space="0" w:color="auto"/>
      </w:divBdr>
      <w:divsChild>
        <w:div w:id="999701625">
          <w:marLeft w:val="0"/>
          <w:marRight w:val="0"/>
          <w:marTop w:val="0"/>
          <w:marBottom w:val="0"/>
          <w:divBdr>
            <w:top w:val="none" w:sz="0" w:space="0" w:color="auto"/>
            <w:left w:val="none" w:sz="0" w:space="0" w:color="auto"/>
            <w:bottom w:val="none" w:sz="0" w:space="0" w:color="auto"/>
            <w:right w:val="none" w:sz="0" w:space="0" w:color="auto"/>
          </w:divBdr>
          <w:divsChild>
            <w:div w:id="1394083001">
              <w:marLeft w:val="0"/>
              <w:marRight w:val="0"/>
              <w:marTop w:val="0"/>
              <w:marBottom w:val="0"/>
              <w:divBdr>
                <w:top w:val="none" w:sz="0" w:space="0" w:color="auto"/>
                <w:left w:val="none" w:sz="0" w:space="0" w:color="auto"/>
                <w:bottom w:val="none" w:sz="0" w:space="0" w:color="auto"/>
                <w:right w:val="none" w:sz="0" w:space="0" w:color="auto"/>
              </w:divBdr>
              <w:divsChild>
                <w:div w:id="1190724310">
                  <w:marLeft w:val="0"/>
                  <w:marRight w:val="0"/>
                  <w:marTop w:val="0"/>
                  <w:marBottom w:val="0"/>
                  <w:divBdr>
                    <w:top w:val="none" w:sz="0" w:space="0" w:color="auto"/>
                    <w:left w:val="none" w:sz="0" w:space="0" w:color="auto"/>
                    <w:bottom w:val="none" w:sz="0" w:space="0" w:color="auto"/>
                    <w:right w:val="none" w:sz="0" w:space="0" w:color="auto"/>
                  </w:divBdr>
                  <w:divsChild>
                    <w:div w:id="185861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6318239">
      <w:bodyDiv w:val="1"/>
      <w:marLeft w:val="0"/>
      <w:marRight w:val="0"/>
      <w:marTop w:val="0"/>
      <w:marBottom w:val="0"/>
      <w:divBdr>
        <w:top w:val="none" w:sz="0" w:space="0" w:color="auto"/>
        <w:left w:val="none" w:sz="0" w:space="0" w:color="auto"/>
        <w:bottom w:val="none" w:sz="0" w:space="0" w:color="auto"/>
        <w:right w:val="none" w:sz="0" w:space="0" w:color="auto"/>
      </w:divBdr>
    </w:div>
    <w:div w:id="398866925">
      <w:bodyDiv w:val="1"/>
      <w:marLeft w:val="0"/>
      <w:marRight w:val="0"/>
      <w:marTop w:val="0"/>
      <w:marBottom w:val="0"/>
      <w:divBdr>
        <w:top w:val="none" w:sz="0" w:space="0" w:color="auto"/>
        <w:left w:val="none" w:sz="0" w:space="0" w:color="auto"/>
        <w:bottom w:val="none" w:sz="0" w:space="0" w:color="auto"/>
        <w:right w:val="none" w:sz="0" w:space="0" w:color="auto"/>
      </w:divBdr>
    </w:div>
    <w:div w:id="423919566">
      <w:bodyDiv w:val="1"/>
      <w:marLeft w:val="0"/>
      <w:marRight w:val="0"/>
      <w:marTop w:val="0"/>
      <w:marBottom w:val="0"/>
      <w:divBdr>
        <w:top w:val="none" w:sz="0" w:space="0" w:color="auto"/>
        <w:left w:val="none" w:sz="0" w:space="0" w:color="auto"/>
        <w:bottom w:val="none" w:sz="0" w:space="0" w:color="auto"/>
        <w:right w:val="none" w:sz="0" w:space="0" w:color="auto"/>
      </w:divBdr>
      <w:divsChild>
        <w:div w:id="1657150577">
          <w:marLeft w:val="0"/>
          <w:marRight w:val="0"/>
          <w:marTop w:val="0"/>
          <w:marBottom w:val="0"/>
          <w:divBdr>
            <w:top w:val="none" w:sz="0" w:space="0" w:color="auto"/>
            <w:left w:val="none" w:sz="0" w:space="0" w:color="auto"/>
            <w:bottom w:val="none" w:sz="0" w:space="0" w:color="auto"/>
            <w:right w:val="none" w:sz="0" w:space="0" w:color="auto"/>
          </w:divBdr>
          <w:divsChild>
            <w:div w:id="1024551259">
              <w:marLeft w:val="0"/>
              <w:marRight w:val="0"/>
              <w:marTop w:val="0"/>
              <w:marBottom w:val="0"/>
              <w:divBdr>
                <w:top w:val="none" w:sz="0" w:space="0" w:color="auto"/>
                <w:left w:val="none" w:sz="0" w:space="0" w:color="auto"/>
                <w:bottom w:val="none" w:sz="0" w:space="0" w:color="auto"/>
                <w:right w:val="none" w:sz="0" w:space="0" w:color="auto"/>
              </w:divBdr>
              <w:divsChild>
                <w:div w:id="534926490">
                  <w:marLeft w:val="0"/>
                  <w:marRight w:val="0"/>
                  <w:marTop w:val="0"/>
                  <w:marBottom w:val="0"/>
                  <w:divBdr>
                    <w:top w:val="none" w:sz="0" w:space="0" w:color="auto"/>
                    <w:left w:val="none" w:sz="0" w:space="0" w:color="auto"/>
                    <w:bottom w:val="none" w:sz="0" w:space="0" w:color="auto"/>
                    <w:right w:val="none" w:sz="0" w:space="0" w:color="auto"/>
                  </w:divBdr>
                  <w:divsChild>
                    <w:div w:id="177651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664745">
      <w:bodyDiv w:val="1"/>
      <w:marLeft w:val="0"/>
      <w:marRight w:val="0"/>
      <w:marTop w:val="0"/>
      <w:marBottom w:val="0"/>
      <w:divBdr>
        <w:top w:val="none" w:sz="0" w:space="0" w:color="auto"/>
        <w:left w:val="none" w:sz="0" w:space="0" w:color="auto"/>
        <w:bottom w:val="none" w:sz="0" w:space="0" w:color="auto"/>
        <w:right w:val="none" w:sz="0" w:space="0" w:color="auto"/>
      </w:divBdr>
    </w:div>
    <w:div w:id="486752081">
      <w:bodyDiv w:val="1"/>
      <w:marLeft w:val="0"/>
      <w:marRight w:val="0"/>
      <w:marTop w:val="0"/>
      <w:marBottom w:val="0"/>
      <w:divBdr>
        <w:top w:val="none" w:sz="0" w:space="0" w:color="auto"/>
        <w:left w:val="none" w:sz="0" w:space="0" w:color="auto"/>
        <w:bottom w:val="none" w:sz="0" w:space="0" w:color="auto"/>
        <w:right w:val="none" w:sz="0" w:space="0" w:color="auto"/>
      </w:divBdr>
      <w:divsChild>
        <w:div w:id="1264264425">
          <w:marLeft w:val="0"/>
          <w:marRight w:val="0"/>
          <w:marTop w:val="0"/>
          <w:marBottom w:val="0"/>
          <w:divBdr>
            <w:top w:val="none" w:sz="0" w:space="0" w:color="auto"/>
            <w:left w:val="none" w:sz="0" w:space="0" w:color="auto"/>
            <w:bottom w:val="none" w:sz="0" w:space="0" w:color="auto"/>
            <w:right w:val="none" w:sz="0" w:space="0" w:color="auto"/>
          </w:divBdr>
          <w:divsChild>
            <w:div w:id="19089308">
              <w:marLeft w:val="0"/>
              <w:marRight w:val="0"/>
              <w:marTop w:val="0"/>
              <w:marBottom w:val="0"/>
              <w:divBdr>
                <w:top w:val="none" w:sz="0" w:space="0" w:color="auto"/>
                <w:left w:val="none" w:sz="0" w:space="0" w:color="auto"/>
                <w:bottom w:val="none" w:sz="0" w:space="0" w:color="auto"/>
                <w:right w:val="none" w:sz="0" w:space="0" w:color="auto"/>
              </w:divBdr>
              <w:divsChild>
                <w:div w:id="1855998060">
                  <w:marLeft w:val="0"/>
                  <w:marRight w:val="0"/>
                  <w:marTop w:val="0"/>
                  <w:marBottom w:val="0"/>
                  <w:divBdr>
                    <w:top w:val="none" w:sz="0" w:space="0" w:color="auto"/>
                    <w:left w:val="none" w:sz="0" w:space="0" w:color="auto"/>
                    <w:bottom w:val="none" w:sz="0" w:space="0" w:color="auto"/>
                    <w:right w:val="none" w:sz="0" w:space="0" w:color="auto"/>
                  </w:divBdr>
                  <w:divsChild>
                    <w:div w:id="113714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216847">
      <w:bodyDiv w:val="1"/>
      <w:marLeft w:val="0"/>
      <w:marRight w:val="0"/>
      <w:marTop w:val="0"/>
      <w:marBottom w:val="0"/>
      <w:divBdr>
        <w:top w:val="none" w:sz="0" w:space="0" w:color="auto"/>
        <w:left w:val="none" w:sz="0" w:space="0" w:color="auto"/>
        <w:bottom w:val="none" w:sz="0" w:space="0" w:color="auto"/>
        <w:right w:val="none" w:sz="0" w:space="0" w:color="auto"/>
      </w:divBdr>
      <w:divsChild>
        <w:div w:id="1937060735">
          <w:marLeft w:val="0"/>
          <w:marRight w:val="0"/>
          <w:marTop w:val="0"/>
          <w:marBottom w:val="0"/>
          <w:divBdr>
            <w:top w:val="none" w:sz="0" w:space="0" w:color="auto"/>
            <w:left w:val="none" w:sz="0" w:space="0" w:color="auto"/>
            <w:bottom w:val="none" w:sz="0" w:space="0" w:color="auto"/>
            <w:right w:val="none" w:sz="0" w:space="0" w:color="auto"/>
          </w:divBdr>
          <w:divsChild>
            <w:div w:id="16200090">
              <w:marLeft w:val="0"/>
              <w:marRight w:val="0"/>
              <w:marTop w:val="0"/>
              <w:marBottom w:val="0"/>
              <w:divBdr>
                <w:top w:val="none" w:sz="0" w:space="0" w:color="auto"/>
                <w:left w:val="none" w:sz="0" w:space="0" w:color="auto"/>
                <w:bottom w:val="none" w:sz="0" w:space="0" w:color="auto"/>
                <w:right w:val="none" w:sz="0" w:space="0" w:color="auto"/>
              </w:divBdr>
              <w:divsChild>
                <w:div w:id="750470385">
                  <w:marLeft w:val="0"/>
                  <w:marRight w:val="0"/>
                  <w:marTop w:val="0"/>
                  <w:marBottom w:val="0"/>
                  <w:divBdr>
                    <w:top w:val="none" w:sz="0" w:space="0" w:color="auto"/>
                    <w:left w:val="none" w:sz="0" w:space="0" w:color="auto"/>
                    <w:bottom w:val="none" w:sz="0" w:space="0" w:color="auto"/>
                    <w:right w:val="none" w:sz="0" w:space="0" w:color="auto"/>
                  </w:divBdr>
                  <w:divsChild>
                    <w:div w:id="86228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760427">
      <w:bodyDiv w:val="1"/>
      <w:marLeft w:val="0"/>
      <w:marRight w:val="0"/>
      <w:marTop w:val="0"/>
      <w:marBottom w:val="0"/>
      <w:divBdr>
        <w:top w:val="none" w:sz="0" w:space="0" w:color="auto"/>
        <w:left w:val="none" w:sz="0" w:space="0" w:color="auto"/>
        <w:bottom w:val="none" w:sz="0" w:space="0" w:color="auto"/>
        <w:right w:val="none" w:sz="0" w:space="0" w:color="auto"/>
      </w:divBdr>
    </w:div>
    <w:div w:id="635263233">
      <w:bodyDiv w:val="1"/>
      <w:marLeft w:val="0"/>
      <w:marRight w:val="0"/>
      <w:marTop w:val="0"/>
      <w:marBottom w:val="0"/>
      <w:divBdr>
        <w:top w:val="none" w:sz="0" w:space="0" w:color="auto"/>
        <w:left w:val="none" w:sz="0" w:space="0" w:color="auto"/>
        <w:bottom w:val="none" w:sz="0" w:space="0" w:color="auto"/>
        <w:right w:val="none" w:sz="0" w:space="0" w:color="auto"/>
      </w:divBdr>
    </w:div>
    <w:div w:id="657075895">
      <w:bodyDiv w:val="1"/>
      <w:marLeft w:val="0"/>
      <w:marRight w:val="0"/>
      <w:marTop w:val="0"/>
      <w:marBottom w:val="0"/>
      <w:divBdr>
        <w:top w:val="none" w:sz="0" w:space="0" w:color="auto"/>
        <w:left w:val="none" w:sz="0" w:space="0" w:color="auto"/>
        <w:bottom w:val="none" w:sz="0" w:space="0" w:color="auto"/>
        <w:right w:val="none" w:sz="0" w:space="0" w:color="auto"/>
      </w:divBdr>
    </w:div>
    <w:div w:id="689799037">
      <w:bodyDiv w:val="1"/>
      <w:marLeft w:val="0"/>
      <w:marRight w:val="0"/>
      <w:marTop w:val="0"/>
      <w:marBottom w:val="0"/>
      <w:divBdr>
        <w:top w:val="none" w:sz="0" w:space="0" w:color="auto"/>
        <w:left w:val="none" w:sz="0" w:space="0" w:color="auto"/>
        <w:bottom w:val="none" w:sz="0" w:space="0" w:color="auto"/>
        <w:right w:val="none" w:sz="0" w:space="0" w:color="auto"/>
      </w:divBdr>
    </w:div>
    <w:div w:id="723286838">
      <w:bodyDiv w:val="1"/>
      <w:marLeft w:val="0"/>
      <w:marRight w:val="0"/>
      <w:marTop w:val="0"/>
      <w:marBottom w:val="0"/>
      <w:divBdr>
        <w:top w:val="none" w:sz="0" w:space="0" w:color="auto"/>
        <w:left w:val="none" w:sz="0" w:space="0" w:color="auto"/>
        <w:bottom w:val="none" w:sz="0" w:space="0" w:color="auto"/>
        <w:right w:val="none" w:sz="0" w:space="0" w:color="auto"/>
      </w:divBdr>
      <w:divsChild>
        <w:div w:id="282230594">
          <w:marLeft w:val="0"/>
          <w:marRight w:val="0"/>
          <w:marTop w:val="0"/>
          <w:marBottom w:val="0"/>
          <w:divBdr>
            <w:top w:val="none" w:sz="0" w:space="0" w:color="auto"/>
            <w:left w:val="none" w:sz="0" w:space="0" w:color="auto"/>
            <w:bottom w:val="none" w:sz="0" w:space="0" w:color="auto"/>
            <w:right w:val="none" w:sz="0" w:space="0" w:color="auto"/>
          </w:divBdr>
          <w:divsChild>
            <w:div w:id="2041665929">
              <w:marLeft w:val="0"/>
              <w:marRight w:val="0"/>
              <w:marTop w:val="0"/>
              <w:marBottom w:val="0"/>
              <w:divBdr>
                <w:top w:val="none" w:sz="0" w:space="0" w:color="auto"/>
                <w:left w:val="none" w:sz="0" w:space="0" w:color="auto"/>
                <w:bottom w:val="none" w:sz="0" w:space="0" w:color="auto"/>
                <w:right w:val="none" w:sz="0" w:space="0" w:color="auto"/>
              </w:divBdr>
              <w:divsChild>
                <w:div w:id="1389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831467">
      <w:bodyDiv w:val="1"/>
      <w:marLeft w:val="0"/>
      <w:marRight w:val="0"/>
      <w:marTop w:val="0"/>
      <w:marBottom w:val="0"/>
      <w:divBdr>
        <w:top w:val="none" w:sz="0" w:space="0" w:color="auto"/>
        <w:left w:val="none" w:sz="0" w:space="0" w:color="auto"/>
        <w:bottom w:val="none" w:sz="0" w:space="0" w:color="auto"/>
        <w:right w:val="none" w:sz="0" w:space="0" w:color="auto"/>
      </w:divBdr>
    </w:div>
    <w:div w:id="833959072">
      <w:bodyDiv w:val="1"/>
      <w:marLeft w:val="0"/>
      <w:marRight w:val="0"/>
      <w:marTop w:val="0"/>
      <w:marBottom w:val="0"/>
      <w:divBdr>
        <w:top w:val="none" w:sz="0" w:space="0" w:color="auto"/>
        <w:left w:val="none" w:sz="0" w:space="0" w:color="auto"/>
        <w:bottom w:val="none" w:sz="0" w:space="0" w:color="auto"/>
        <w:right w:val="none" w:sz="0" w:space="0" w:color="auto"/>
      </w:divBdr>
      <w:divsChild>
        <w:div w:id="1750496132">
          <w:marLeft w:val="0"/>
          <w:marRight w:val="0"/>
          <w:marTop w:val="0"/>
          <w:marBottom w:val="0"/>
          <w:divBdr>
            <w:top w:val="none" w:sz="0" w:space="0" w:color="auto"/>
            <w:left w:val="none" w:sz="0" w:space="0" w:color="auto"/>
            <w:bottom w:val="none" w:sz="0" w:space="0" w:color="auto"/>
            <w:right w:val="none" w:sz="0" w:space="0" w:color="auto"/>
          </w:divBdr>
          <w:divsChild>
            <w:div w:id="958534820">
              <w:marLeft w:val="0"/>
              <w:marRight w:val="0"/>
              <w:marTop w:val="0"/>
              <w:marBottom w:val="0"/>
              <w:divBdr>
                <w:top w:val="none" w:sz="0" w:space="0" w:color="auto"/>
                <w:left w:val="none" w:sz="0" w:space="0" w:color="auto"/>
                <w:bottom w:val="none" w:sz="0" w:space="0" w:color="auto"/>
                <w:right w:val="none" w:sz="0" w:space="0" w:color="auto"/>
              </w:divBdr>
              <w:divsChild>
                <w:div w:id="963923498">
                  <w:marLeft w:val="0"/>
                  <w:marRight w:val="0"/>
                  <w:marTop w:val="0"/>
                  <w:marBottom w:val="0"/>
                  <w:divBdr>
                    <w:top w:val="none" w:sz="0" w:space="0" w:color="auto"/>
                    <w:left w:val="none" w:sz="0" w:space="0" w:color="auto"/>
                    <w:bottom w:val="none" w:sz="0" w:space="0" w:color="auto"/>
                    <w:right w:val="none" w:sz="0" w:space="0" w:color="auto"/>
                  </w:divBdr>
                  <w:divsChild>
                    <w:div w:id="155912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248252">
      <w:bodyDiv w:val="1"/>
      <w:marLeft w:val="0"/>
      <w:marRight w:val="0"/>
      <w:marTop w:val="0"/>
      <w:marBottom w:val="0"/>
      <w:divBdr>
        <w:top w:val="none" w:sz="0" w:space="0" w:color="auto"/>
        <w:left w:val="none" w:sz="0" w:space="0" w:color="auto"/>
        <w:bottom w:val="none" w:sz="0" w:space="0" w:color="auto"/>
        <w:right w:val="none" w:sz="0" w:space="0" w:color="auto"/>
      </w:divBdr>
    </w:div>
    <w:div w:id="989942598">
      <w:bodyDiv w:val="1"/>
      <w:marLeft w:val="0"/>
      <w:marRight w:val="0"/>
      <w:marTop w:val="0"/>
      <w:marBottom w:val="0"/>
      <w:divBdr>
        <w:top w:val="none" w:sz="0" w:space="0" w:color="auto"/>
        <w:left w:val="none" w:sz="0" w:space="0" w:color="auto"/>
        <w:bottom w:val="none" w:sz="0" w:space="0" w:color="auto"/>
        <w:right w:val="none" w:sz="0" w:space="0" w:color="auto"/>
      </w:divBdr>
    </w:div>
    <w:div w:id="1081414406">
      <w:bodyDiv w:val="1"/>
      <w:marLeft w:val="0"/>
      <w:marRight w:val="0"/>
      <w:marTop w:val="0"/>
      <w:marBottom w:val="0"/>
      <w:divBdr>
        <w:top w:val="none" w:sz="0" w:space="0" w:color="auto"/>
        <w:left w:val="none" w:sz="0" w:space="0" w:color="auto"/>
        <w:bottom w:val="none" w:sz="0" w:space="0" w:color="auto"/>
        <w:right w:val="none" w:sz="0" w:space="0" w:color="auto"/>
      </w:divBdr>
      <w:divsChild>
        <w:div w:id="859394609">
          <w:marLeft w:val="0"/>
          <w:marRight w:val="0"/>
          <w:marTop w:val="0"/>
          <w:marBottom w:val="0"/>
          <w:divBdr>
            <w:top w:val="none" w:sz="0" w:space="0" w:color="auto"/>
            <w:left w:val="none" w:sz="0" w:space="0" w:color="auto"/>
            <w:bottom w:val="none" w:sz="0" w:space="0" w:color="auto"/>
            <w:right w:val="none" w:sz="0" w:space="0" w:color="auto"/>
          </w:divBdr>
          <w:divsChild>
            <w:div w:id="19812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052459">
      <w:bodyDiv w:val="1"/>
      <w:marLeft w:val="0"/>
      <w:marRight w:val="0"/>
      <w:marTop w:val="0"/>
      <w:marBottom w:val="0"/>
      <w:divBdr>
        <w:top w:val="none" w:sz="0" w:space="0" w:color="auto"/>
        <w:left w:val="none" w:sz="0" w:space="0" w:color="auto"/>
        <w:bottom w:val="none" w:sz="0" w:space="0" w:color="auto"/>
        <w:right w:val="none" w:sz="0" w:space="0" w:color="auto"/>
      </w:divBdr>
      <w:divsChild>
        <w:div w:id="570241026">
          <w:marLeft w:val="0"/>
          <w:marRight w:val="0"/>
          <w:marTop w:val="0"/>
          <w:marBottom w:val="0"/>
          <w:divBdr>
            <w:top w:val="none" w:sz="0" w:space="0" w:color="auto"/>
            <w:left w:val="none" w:sz="0" w:space="0" w:color="auto"/>
            <w:bottom w:val="none" w:sz="0" w:space="0" w:color="auto"/>
            <w:right w:val="none" w:sz="0" w:space="0" w:color="auto"/>
          </w:divBdr>
          <w:divsChild>
            <w:div w:id="1295792273">
              <w:marLeft w:val="0"/>
              <w:marRight w:val="0"/>
              <w:marTop w:val="0"/>
              <w:marBottom w:val="0"/>
              <w:divBdr>
                <w:top w:val="none" w:sz="0" w:space="0" w:color="auto"/>
                <w:left w:val="none" w:sz="0" w:space="0" w:color="auto"/>
                <w:bottom w:val="none" w:sz="0" w:space="0" w:color="auto"/>
                <w:right w:val="none" w:sz="0" w:space="0" w:color="auto"/>
              </w:divBdr>
              <w:divsChild>
                <w:div w:id="180323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053829">
      <w:bodyDiv w:val="1"/>
      <w:marLeft w:val="0"/>
      <w:marRight w:val="0"/>
      <w:marTop w:val="0"/>
      <w:marBottom w:val="0"/>
      <w:divBdr>
        <w:top w:val="none" w:sz="0" w:space="0" w:color="auto"/>
        <w:left w:val="none" w:sz="0" w:space="0" w:color="auto"/>
        <w:bottom w:val="none" w:sz="0" w:space="0" w:color="auto"/>
        <w:right w:val="none" w:sz="0" w:space="0" w:color="auto"/>
      </w:divBdr>
    </w:div>
    <w:div w:id="1120144321">
      <w:bodyDiv w:val="1"/>
      <w:marLeft w:val="0"/>
      <w:marRight w:val="0"/>
      <w:marTop w:val="0"/>
      <w:marBottom w:val="0"/>
      <w:divBdr>
        <w:top w:val="none" w:sz="0" w:space="0" w:color="auto"/>
        <w:left w:val="none" w:sz="0" w:space="0" w:color="auto"/>
        <w:bottom w:val="none" w:sz="0" w:space="0" w:color="auto"/>
        <w:right w:val="none" w:sz="0" w:space="0" w:color="auto"/>
      </w:divBdr>
    </w:div>
    <w:div w:id="1177619846">
      <w:bodyDiv w:val="1"/>
      <w:marLeft w:val="0"/>
      <w:marRight w:val="0"/>
      <w:marTop w:val="0"/>
      <w:marBottom w:val="0"/>
      <w:divBdr>
        <w:top w:val="none" w:sz="0" w:space="0" w:color="auto"/>
        <w:left w:val="none" w:sz="0" w:space="0" w:color="auto"/>
        <w:bottom w:val="none" w:sz="0" w:space="0" w:color="auto"/>
        <w:right w:val="none" w:sz="0" w:space="0" w:color="auto"/>
      </w:divBdr>
    </w:div>
    <w:div w:id="1177768376">
      <w:bodyDiv w:val="1"/>
      <w:marLeft w:val="0"/>
      <w:marRight w:val="0"/>
      <w:marTop w:val="0"/>
      <w:marBottom w:val="0"/>
      <w:divBdr>
        <w:top w:val="none" w:sz="0" w:space="0" w:color="auto"/>
        <w:left w:val="none" w:sz="0" w:space="0" w:color="auto"/>
        <w:bottom w:val="none" w:sz="0" w:space="0" w:color="auto"/>
        <w:right w:val="none" w:sz="0" w:space="0" w:color="auto"/>
      </w:divBdr>
    </w:div>
    <w:div w:id="1285692013">
      <w:bodyDiv w:val="1"/>
      <w:marLeft w:val="0"/>
      <w:marRight w:val="0"/>
      <w:marTop w:val="0"/>
      <w:marBottom w:val="0"/>
      <w:divBdr>
        <w:top w:val="none" w:sz="0" w:space="0" w:color="auto"/>
        <w:left w:val="none" w:sz="0" w:space="0" w:color="auto"/>
        <w:bottom w:val="none" w:sz="0" w:space="0" w:color="auto"/>
        <w:right w:val="none" w:sz="0" w:space="0" w:color="auto"/>
      </w:divBdr>
    </w:div>
    <w:div w:id="1367560321">
      <w:bodyDiv w:val="1"/>
      <w:marLeft w:val="0"/>
      <w:marRight w:val="0"/>
      <w:marTop w:val="0"/>
      <w:marBottom w:val="0"/>
      <w:divBdr>
        <w:top w:val="none" w:sz="0" w:space="0" w:color="auto"/>
        <w:left w:val="none" w:sz="0" w:space="0" w:color="auto"/>
        <w:bottom w:val="none" w:sz="0" w:space="0" w:color="auto"/>
        <w:right w:val="none" w:sz="0" w:space="0" w:color="auto"/>
      </w:divBdr>
    </w:div>
    <w:div w:id="1582251443">
      <w:bodyDiv w:val="1"/>
      <w:marLeft w:val="0"/>
      <w:marRight w:val="0"/>
      <w:marTop w:val="0"/>
      <w:marBottom w:val="0"/>
      <w:divBdr>
        <w:top w:val="none" w:sz="0" w:space="0" w:color="auto"/>
        <w:left w:val="none" w:sz="0" w:space="0" w:color="auto"/>
        <w:bottom w:val="none" w:sz="0" w:space="0" w:color="auto"/>
        <w:right w:val="none" w:sz="0" w:space="0" w:color="auto"/>
      </w:divBdr>
    </w:div>
    <w:div w:id="1604531765">
      <w:bodyDiv w:val="1"/>
      <w:marLeft w:val="0"/>
      <w:marRight w:val="0"/>
      <w:marTop w:val="0"/>
      <w:marBottom w:val="0"/>
      <w:divBdr>
        <w:top w:val="none" w:sz="0" w:space="0" w:color="auto"/>
        <w:left w:val="none" w:sz="0" w:space="0" w:color="auto"/>
        <w:bottom w:val="none" w:sz="0" w:space="0" w:color="auto"/>
        <w:right w:val="none" w:sz="0" w:space="0" w:color="auto"/>
      </w:divBdr>
    </w:div>
    <w:div w:id="1628387064">
      <w:bodyDiv w:val="1"/>
      <w:marLeft w:val="0"/>
      <w:marRight w:val="0"/>
      <w:marTop w:val="0"/>
      <w:marBottom w:val="0"/>
      <w:divBdr>
        <w:top w:val="none" w:sz="0" w:space="0" w:color="auto"/>
        <w:left w:val="none" w:sz="0" w:space="0" w:color="auto"/>
        <w:bottom w:val="none" w:sz="0" w:space="0" w:color="auto"/>
        <w:right w:val="none" w:sz="0" w:space="0" w:color="auto"/>
      </w:divBdr>
    </w:div>
    <w:div w:id="1701317324">
      <w:bodyDiv w:val="1"/>
      <w:marLeft w:val="0"/>
      <w:marRight w:val="0"/>
      <w:marTop w:val="0"/>
      <w:marBottom w:val="0"/>
      <w:divBdr>
        <w:top w:val="none" w:sz="0" w:space="0" w:color="auto"/>
        <w:left w:val="none" w:sz="0" w:space="0" w:color="auto"/>
        <w:bottom w:val="none" w:sz="0" w:space="0" w:color="auto"/>
        <w:right w:val="none" w:sz="0" w:space="0" w:color="auto"/>
      </w:divBdr>
    </w:div>
    <w:div w:id="1708946300">
      <w:bodyDiv w:val="1"/>
      <w:marLeft w:val="0"/>
      <w:marRight w:val="0"/>
      <w:marTop w:val="0"/>
      <w:marBottom w:val="0"/>
      <w:divBdr>
        <w:top w:val="none" w:sz="0" w:space="0" w:color="auto"/>
        <w:left w:val="none" w:sz="0" w:space="0" w:color="auto"/>
        <w:bottom w:val="none" w:sz="0" w:space="0" w:color="auto"/>
        <w:right w:val="none" w:sz="0" w:space="0" w:color="auto"/>
      </w:divBdr>
    </w:div>
    <w:div w:id="1803424288">
      <w:bodyDiv w:val="1"/>
      <w:marLeft w:val="0"/>
      <w:marRight w:val="0"/>
      <w:marTop w:val="0"/>
      <w:marBottom w:val="0"/>
      <w:divBdr>
        <w:top w:val="none" w:sz="0" w:space="0" w:color="auto"/>
        <w:left w:val="none" w:sz="0" w:space="0" w:color="auto"/>
        <w:bottom w:val="none" w:sz="0" w:space="0" w:color="auto"/>
        <w:right w:val="none" w:sz="0" w:space="0" w:color="auto"/>
      </w:divBdr>
    </w:div>
    <w:div w:id="1833523698">
      <w:bodyDiv w:val="1"/>
      <w:marLeft w:val="0"/>
      <w:marRight w:val="0"/>
      <w:marTop w:val="0"/>
      <w:marBottom w:val="0"/>
      <w:divBdr>
        <w:top w:val="none" w:sz="0" w:space="0" w:color="auto"/>
        <w:left w:val="none" w:sz="0" w:space="0" w:color="auto"/>
        <w:bottom w:val="none" w:sz="0" w:space="0" w:color="auto"/>
        <w:right w:val="none" w:sz="0" w:space="0" w:color="auto"/>
      </w:divBdr>
      <w:divsChild>
        <w:div w:id="1570964626">
          <w:marLeft w:val="0"/>
          <w:marRight w:val="0"/>
          <w:marTop w:val="0"/>
          <w:marBottom w:val="0"/>
          <w:divBdr>
            <w:top w:val="none" w:sz="0" w:space="0" w:color="auto"/>
            <w:left w:val="none" w:sz="0" w:space="0" w:color="auto"/>
            <w:bottom w:val="none" w:sz="0" w:space="0" w:color="auto"/>
            <w:right w:val="none" w:sz="0" w:space="0" w:color="auto"/>
          </w:divBdr>
          <w:divsChild>
            <w:div w:id="879634330">
              <w:marLeft w:val="0"/>
              <w:marRight w:val="0"/>
              <w:marTop w:val="0"/>
              <w:marBottom w:val="0"/>
              <w:divBdr>
                <w:top w:val="none" w:sz="0" w:space="0" w:color="auto"/>
                <w:left w:val="none" w:sz="0" w:space="0" w:color="auto"/>
                <w:bottom w:val="none" w:sz="0" w:space="0" w:color="auto"/>
                <w:right w:val="none" w:sz="0" w:space="0" w:color="auto"/>
              </w:divBdr>
              <w:divsChild>
                <w:div w:id="1952930754">
                  <w:marLeft w:val="0"/>
                  <w:marRight w:val="0"/>
                  <w:marTop w:val="0"/>
                  <w:marBottom w:val="0"/>
                  <w:divBdr>
                    <w:top w:val="none" w:sz="0" w:space="0" w:color="auto"/>
                    <w:left w:val="none" w:sz="0" w:space="0" w:color="auto"/>
                    <w:bottom w:val="none" w:sz="0" w:space="0" w:color="auto"/>
                    <w:right w:val="none" w:sz="0" w:space="0" w:color="auto"/>
                  </w:divBdr>
                  <w:divsChild>
                    <w:div w:id="130011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8381829">
      <w:bodyDiv w:val="1"/>
      <w:marLeft w:val="0"/>
      <w:marRight w:val="0"/>
      <w:marTop w:val="0"/>
      <w:marBottom w:val="0"/>
      <w:divBdr>
        <w:top w:val="none" w:sz="0" w:space="0" w:color="auto"/>
        <w:left w:val="none" w:sz="0" w:space="0" w:color="auto"/>
        <w:bottom w:val="none" w:sz="0" w:space="0" w:color="auto"/>
        <w:right w:val="none" w:sz="0" w:space="0" w:color="auto"/>
      </w:divBdr>
    </w:div>
    <w:div w:id="1886334743">
      <w:bodyDiv w:val="1"/>
      <w:marLeft w:val="0"/>
      <w:marRight w:val="0"/>
      <w:marTop w:val="0"/>
      <w:marBottom w:val="0"/>
      <w:divBdr>
        <w:top w:val="none" w:sz="0" w:space="0" w:color="auto"/>
        <w:left w:val="none" w:sz="0" w:space="0" w:color="auto"/>
        <w:bottom w:val="none" w:sz="0" w:space="0" w:color="auto"/>
        <w:right w:val="none" w:sz="0" w:space="0" w:color="auto"/>
      </w:divBdr>
    </w:div>
    <w:div w:id="2065833728">
      <w:bodyDiv w:val="1"/>
      <w:marLeft w:val="0"/>
      <w:marRight w:val="0"/>
      <w:marTop w:val="0"/>
      <w:marBottom w:val="0"/>
      <w:divBdr>
        <w:top w:val="none" w:sz="0" w:space="0" w:color="auto"/>
        <w:left w:val="none" w:sz="0" w:space="0" w:color="auto"/>
        <w:bottom w:val="none" w:sz="0" w:space="0" w:color="auto"/>
        <w:right w:val="none" w:sz="0" w:space="0" w:color="auto"/>
      </w:divBdr>
      <w:divsChild>
        <w:div w:id="564025620">
          <w:marLeft w:val="0"/>
          <w:marRight w:val="0"/>
          <w:marTop w:val="0"/>
          <w:marBottom w:val="0"/>
          <w:divBdr>
            <w:top w:val="none" w:sz="0" w:space="0" w:color="auto"/>
            <w:left w:val="none" w:sz="0" w:space="0" w:color="auto"/>
            <w:bottom w:val="none" w:sz="0" w:space="0" w:color="auto"/>
            <w:right w:val="none" w:sz="0" w:space="0" w:color="auto"/>
          </w:divBdr>
          <w:divsChild>
            <w:div w:id="2092384285">
              <w:marLeft w:val="0"/>
              <w:marRight w:val="0"/>
              <w:marTop w:val="0"/>
              <w:marBottom w:val="0"/>
              <w:divBdr>
                <w:top w:val="none" w:sz="0" w:space="0" w:color="auto"/>
                <w:left w:val="none" w:sz="0" w:space="0" w:color="auto"/>
                <w:bottom w:val="none" w:sz="0" w:space="0" w:color="auto"/>
                <w:right w:val="none" w:sz="0" w:space="0" w:color="auto"/>
              </w:divBdr>
              <w:divsChild>
                <w:div w:id="220139975">
                  <w:marLeft w:val="0"/>
                  <w:marRight w:val="0"/>
                  <w:marTop w:val="0"/>
                  <w:marBottom w:val="0"/>
                  <w:divBdr>
                    <w:top w:val="none" w:sz="0" w:space="0" w:color="auto"/>
                    <w:left w:val="none" w:sz="0" w:space="0" w:color="auto"/>
                    <w:bottom w:val="none" w:sz="0" w:space="0" w:color="auto"/>
                    <w:right w:val="none" w:sz="0" w:space="0" w:color="auto"/>
                  </w:divBdr>
                  <w:divsChild>
                    <w:div w:id="193666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p.edu/catalog/24623/human-genome-editing-science-ethics-and-governance" TargetMode="External"/><Relationship Id="rId13" Type="http://schemas.openxmlformats.org/officeDocument/2006/relationships/hyperlink" Target="https://www.technologyreview.com/profile/antonio-regalado/"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echnologyreview.com/profile/antonio-regalado/" TargetMode="External"/><Relationship Id="rId12" Type="http://schemas.openxmlformats.org/officeDocument/2006/relationships/hyperlink" Target="http://www.nsfc.gov.cn/publish/portal0/tab442/info74655.htm" TargetMode="External"/><Relationship Id="rId17" Type="http://schemas.openxmlformats.org/officeDocument/2006/relationships/hyperlink" Target="http://nap.edu/24623.%20P.189-190" TargetMode="External"/><Relationship Id="rId2" Type="http://schemas.openxmlformats.org/officeDocument/2006/relationships/styles" Target="styles.xml"/><Relationship Id="rId16" Type="http://schemas.openxmlformats.org/officeDocument/2006/relationships/hyperlink" Target="https://www.nap.edu/catalog/24623/human-genome-editing-science-ethics-and-governanc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www.nhc.gov.cn/yzygj/s7659/201902/0f24ddc242c24212abc42aa8b539584d.shtml"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www.mercurynews.com/2019/04/17/stanford-clears-its-researchers-in-crispr-baby-scand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2973</Words>
  <Characters>1694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yang Su</dc:creator>
  <cp:keywords/>
  <dc:description/>
  <cp:lastModifiedBy>Reviewer</cp:lastModifiedBy>
  <cp:revision>2</cp:revision>
  <cp:lastPrinted>2019-05-17T17:20:00Z</cp:lastPrinted>
  <dcterms:created xsi:type="dcterms:W3CDTF">2019-05-25T02:19:00Z</dcterms:created>
  <dcterms:modified xsi:type="dcterms:W3CDTF">2019-05-25T02:19:00Z</dcterms:modified>
</cp:coreProperties>
</file>